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1231E1" w14:textId="77777777" w:rsidR="007E0100" w:rsidRDefault="007E0100" w:rsidP="007E0100">
      <w:pPr>
        <w:spacing w:line="240" w:lineRule="auto"/>
        <w:jc w:val="center"/>
        <w:rPr>
          <w:rFonts w:ascii="Times New Roman" w:hAnsi="Times New Roman" w:cs="Times New Roman"/>
          <w:b/>
          <w:bCs/>
          <w:sz w:val="28"/>
          <w:szCs w:val="28"/>
        </w:rPr>
      </w:pPr>
      <w:r w:rsidRPr="003312BB">
        <w:rPr>
          <w:rFonts w:ascii="Times New Roman" w:hAnsi="Times New Roman" w:cs="Times New Roman"/>
          <w:b/>
          <w:bCs/>
          <w:sz w:val="28"/>
          <w:szCs w:val="28"/>
        </w:rPr>
        <w:t>PERANCANGAN SISTEM INFOMRASI LAYANAN LPPAIK (LEMBAGA PENGKAJIAN DAN PENERAPAN AL-ISLAM &amp; KEMUHAMMADIYAHAN) UNIVERSITAS MUHAMMADIYAH KENDARI</w:t>
      </w:r>
      <w:r>
        <w:rPr>
          <w:rFonts w:ascii="Times New Roman" w:hAnsi="Times New Roman" w:cs="Times New Roman"/>
          <w:b/>
          <w:bCs/>
          <w:sz w:val="28"/>
          <w:szCs w:val="28"/>
        </w:rPr>
        <w:t xml:space="preserve"> BERBASIS WEB</w:t>
      </w:r>
    </w:p>
    <w:p w14:paraId="0210482E" w14:textId="77777777" w:rsidR="007E0100" w:rsidRDefault="007E0100" w:rsidP="007E0100">
      <w:pPr>
        <w:spacing w:line="240" w:lineRule="auto"/>
        <w:jc w:val="center"/>
        <w:rPr>
          <w:rFonts w:ascii="Times New Roman" w:hAnsi="Times New Roman" w:cs="Times New Roman"/>
          <w:b/>
          <w:bCs/>
          <w:sz w:val="28"/>
          <w:szCs w:val="28"/>
        </w:rPr>
      </w:pPr>
    </w:p>
    <w:p w14:paraId="45ADAC1B" w14:textId="77777777" w:rsidR="007E0100" w:rsidRDefault="007E0100" w:rsidP="007E0100">
      <w:pPr>
        <w:spacing w:line="240" w:lineRule="auto"/>
        <w:jc w:val="center"/>
        <w:rPr>
          <w:rFonts w:ascii="Times New Roman" w:hAnsi="Times New Roman" w:cs="Times New Roman"/>
          <w:b/>
          <w:bCs/>
          <w:sz w:val="28"/>
          <w:szCs w:val="28"/>
        </w:rPr>
      </w:pPr>
    </w:p>
    <w:p w14:paraId="32B065C6" w14:textId="77777777" w:rsidR="007E0100" w:rsidRDefault="007E0100" w:rsidP="007E0100">
      <w:pPr>
        <w:spacing w:line="240" w:lineRule="auto"/>
        <w:jc w:val="center"/>
        <w:rPr>
          <w:rFonts w:ascii="Times New Roman" w:hAnsi="Times New Roman" w:cs="Times New Roman"/>
          <w:b/>
          <w:bCs/>
          <w:sz w:val="28"/>
          <w:szCs w:val="28"/>
        </w:rPr>
      </w:pPr>
      <w:r>
        <w:rPr>
          <w:noProof/>
        </w:rPr>
        <w:drawing>
          <wp:inline distT="0" distB="0" distL="0" distR="0" wp14:anchorId="3CAB1134" wp14:editId="09BFDE79">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03203" cy="1804503"/>
                    </a:xfrm>
                    <a:prstGeom prst="rect">
                      <a:avLst/>
                    </a:prstGeom>
                  </pic:spPr>
                </pic:pic>
              </a:graphicData>
            </a:graphic>
          </wp:inline>
        </w:drawing>
      </w:r>
    </w:p>
    <w:p w14:paraId="343D1EDE" w14:textId="77777777" w:rsidR="007E0100" w:rsidRDefault="007E0100" w:rsidP="007E0100">
      <w:pPr>
        <w:spacing w:line="240" w:lineRule="auto"/>
        <w:jc w:val="center"/>
        <w:rPr>
          <w:rFonts w:ascii="Times New Roman" w:hAnsi="Times New Roman" w:cs="Times New Roman"/>
          <w:b/>
          <w:bCs/>
          <w:sz w:val="28"/>
          <w:szCs w:val="28"/>
        </w:rPr>
      </w:pPr>
    </w:p>
    <w:p w14:paraId="27D5FE7F" w14:textId="77777777" w:rsidR="007E0100" w:rsidRPr="003312BB" w:rsidRDefault="007E0100" w:rsidP="007E0100">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MUHAMMAD ARSIL ALHABSY</w:t>
      </w:r>
    </w:p>
    <w:p w14:paraId="57910B6D" w14:textId="77777777" w:rsidR="007E0100" w:rsidRPr="003312BB" w:rsidRDefault="007E0100" w:rsidP="007E0100">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NIM. 21916042</w:t>
      </w:r>
    </w:p>
    <w:p w14:paraId="727044C3" w14:textId="77777777" w:rsidR="007E0100" w:rsidRPr="003312BB" w:rsidRDefault="007E0100" w:rsidP="007E0100">
      <w:pPr>
        <w:spacing w:line="240" w:lineRule="auto"/>
        <w:jc w:val="center"/>
        <w:rPr>
          <w:rFonts w:ascii="Times New Roman" w:hAnsi="Times New Roman" w:cs="Times New Roman"/>
          <w:b/>
          <w:bCs/>
          <w:sz w:val="24"/>
          <w:szCs w:val="24"/>
        </w:rPr>
      </w:pPr>
    </w:p>
    <w:p w14:paraId="580AE9D2" w14:textId="77777777" w:rsidR="007E0100" w:rsidRDefault="007E0100" w:rsidP="007E0100">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 xml:space="preserve">PROPOSAL PENELITIAN </w:t>
      </w:r>
    </w:p>
    <w:p w14:paraId="35B8F63B" w14:textId="77777777" w:rsidR="007E0100" w:rsidRPr="003312BB" w:rsidRDefault="007E0100" w:rsidP="007E0100">
      <w:pPr>
        <w:spacing w:line="240" w:lineRule="auto"/>
        <w:jc w:val="center"/>
        <w:rPr>
          <w:rFonts w:ascii="Times New Roman" w:hAnsi="Times New Roman" w:cs="Times New Roman"/>
          <w:b/>
          <w:bCs/>
          <w:sz w:val="24"/>
          <w:szCs w:val="24"/>
        </w:rPr>
      </w:pPr>
    </w:p>
    <w:p w14:paraId="13CB0037" w14:textId="77777777" w:rsidR="007E0100" w:rsidRPr="00105A98" w:rsidRDefault="007E0100" w:rsidP="007E0100">
      <w:pPr>
        <w:spacing w:line="240" w:lineRule="auto"/>
        <w:ind w:left="1134" w:right="1134"/>
        <w:jc w:val="center"/>
        <w:rPr>
          <w:rFonts w:ascii="Times New Roman" w:hAnsi="Times New Roman" w:cs="Times New Roman"/>
          <w:i/>
          <w:iCs/>
          <w:sz w:val="24"/>
          <w:szCs w:val="24"/>
        </w:rPr>
      </w:pPr>
      <w:r w:rsidRPr="00105A98">
        <w:rPr>
          <w:rFonts w:ascii="Times New Roman" w:hAnsi="Times New Roman" w:cs="Times New Roman"/>
          <w:i/>
          <w:iCs/>
          <w:sz w:val="24"/>
          <w:szCs w:val="24"/>
        </w:rPr>
        <w:t>Diajukan Sebagai Salah Satu Syarat Untuk Mengajukan Seminar Proposal Penelitian</w:t>
      </w:r>
    </w:p>
    <w:p w14:paraId="6DD3FC18" w14:textId="77777777" w:rsidR="007E0100" w:rsidRDefault="007E0100" w:rsidP="007E0100">
      <w:pPr>
        <w:spacing w:line="240" w:lineRule="auto"/>
        <w:ind w:left="1134" w:right="1134"/>
        <w:jc w:val="center"/>
        <w:rPr>
          <w:rFonts w:ascii="Times New Roman" w:hAnsi="Times New Roman" w:cs="Times New Roman"/>
          <w:b/>
          <w:bCs/>
          <w:sz w:val="28"/>
          <w:szCs w:val="28"/>
        </w:rPr>
      </w:pPr>
    </w:p>
    <w:p w14:paraId="787B14CF" w14:textId="77777777" w:rsidR="007E0100" w:rsidRDefault="007E0100" w:rsidP="007E0100">
      <w:pPr>
        <w:spacing w:line="240" w:lineRule="auto"/>
        <w:ind w:right="1134"/>
        <w:rPr>
          <w:rFonts w:ascii="Times New Roman" w:hAnsi="Times New Roman" w:cs="Times New Roman"/>
          <w:b/>
          <w:bCs/>
          <w:sz w:val="28"/>
          <w:szCs w:val="28"/>
        </w:rPr>
      </w:pPr>
    </w:p>
    <w:p w14:paraId="24DA3F37" w14:textId="77777777" w:rsidR="007E0100" w:rsidRDefault="007E0100" w:rsidP="007E0100">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PRO</w:t>
      </w:r>
      <w:r>
        <w:rPr>
          <w:rFonts w:ascii="Times New Roman" w:hAnsi="Times New Roman" w:cs="Times New Roman"/>
          <w:b/>
          <w:bCs/>
          <w:sz w:val="24"/>
          <w:szCs w:val="24"/>
        </w:rPr>
        <w:t>GRAM STUDI PENDIDIKAN TEKNOLOGI INFORMASI</w:t>
      </w:r>
    </w:p>
    <w:p w14:paraId="63B7D7C0" w14:textId="77777777" w:rsidR="007E0100" w:rsidRDefault="007E0100" w:rsidP="007E01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KEGURUAN DAN ILMU PENDIDIKAN</w:t>
      </w:r>
    </w:p>
    <w:p w14:paraId="1EDCD87D" w14:textId="77777777" w:rsidR="007E0100" w:rsidRDefault="007E0100" w:rsidP="007E01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MUHAMMADIYAH KENDARI</w:t>
      </w:r>
    </w:p>
    <w:p w14:paraId="1969F0EE" w14:textId="77777777" w:rsidR="007E0100" w:rsidRDefault="007E0100" w:rsidP="007E01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KENDARI </w:t>
      </w:r>
    </w:p>
    <w:p w14:paraId="104C92CF" w14:textId="77777777" w:rsidR="007E0100" w:rsidRDefault="007E0100" w:rsidP="007E01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023</w:t>
      </w:r>
    </w:p>
    <w:p w14:paraId="64A8D974" w14:textId="77777777" w:rsidR="007E0100" w:rsidRDefault="007E0100" w:rsidP="007E0100"/>
    <w:p w14:paraId="1F2FB6E4" w14:textId="77777777" w:rsidR="007E0100" w:rsidRDefault="007E0100" w:rsidP="007E0100"/>
    <w:p w14:paraId="3118BC59" w14:textId="2D254C84" w:rsidR="000E0AEE" w:rsidRDefault="000E0AEE" w:rsidP="000E0AEE">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 xml:space="preserve">BAB I </w:t>
      </w:r>
    </w:p>
    <w:p w14:paraId="1CFE63BF" w14:textId="77777777" w:rsidR="000E0AEE" w:rsidRDefault="000E0AEE" w:rsidP="000E0AEE">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66455FD0" w14:textId="77777777" w:rsidR="000E0AEE" w:rsidRDefault="000E0AEE" w:rsidP="000E0AEE">
      <w:pPr>
        <w:pStyle w:val="ListParagraph"/>
        <w:numPr>
          <w:ilvl w:val="0"/>
          <w:numId w:val="1"/>
        </w:numPr>
        <w:spacing w:line="480" w:lineRule="auto"/>
        <w:rPr>
          <w:rFonts w:ascii="Times New Roman" w:hAnsi="Times New Roman" w:cs="Times New Roman"/>
          <w:b/>
          <w:bCs/>
          <w:sz w:val="24"/>
          <w:szCs w:val="24"/>
        </w:rPr>
      </w:pPr>
      <w:r w:rsidRPr="00E5400B">
        <w:rPr>
          <w:rFonts w:ascii="Times New Roman" w:hAnsi="Times New Roman" w:cs="Times New Roman"/>
          <w:b/>
          <w:bCs/>
          <w:sz w:val="24"/>
          <w:szCs w:val="24"/>
        </w:rPr>
        <w:t>Latar belakang</w:t>
      </w:r>
    </w:p>
    <w:p w14:paraId="0E79AF11" w14:textId="7360069F" w:rsidR="000E0AEE" w:rsidRPr="00C155FB" w:rsidRDefault="000E0AEE" w:rsidP="000E0AEE">
      <w:pPr>
        <w:pStyle w:val="ListParagraph"/>
        <w:spacing w:line="480" w:lineRule="auto"/>
        <w:ind w:left="0" w:firstLine="720"/>
        <w:jc w:val="both"/>
        <w:rPr>
          <w:rFonts w:ascii="Times New Roman" w:hAnsi="Times New Roman" w:cs="Times New Roman"/>
          <w:b/>
          <w:bCs/>
          <w:sz w:val="24"/>
          <w:szCs w:val="24"/>
        </w:rPr>
      </w:pPr>
      <w:r w:rsidRPr="00C155FB">
        <w:rPr>
          <w:rFonts w:ascii="Times New Roman" w:hAnsi="Times New Roman" w:cs="Times New Roman"/>
          <w:sz w:val="24"/>
          <w:szCs w:val="24"/>
        </w:rPr>
        <w:t>Perkembangan teknologi informasi sangat pesat sekali perkembangannya jika dibandingkan dengan teknologi lainnya. Hal ini disebabkan oleh pesatnya perkembangan dalam dunia elektronika, terutama perangkat keras komputer dan pendukungnya. Manusia telah banyak merasakan segala macam kemudahan dalam menjalani hidup dengan adanya bantuan dari teknologi dan sistem informasi, khususnya dalam menyelenggarakan kegiatan bisnis dan pendidikan. Teknologi informasi merupakan penggabungan antara teknologi komputerisasi serta interaksi yang akan membentuk sebuah sistem perangkat lunak (</w:t>
      </w:r>
      <w:r w:rsidRPr="00C155FB">
        <w:rPr>
          <w:rFonts w:ascii="Times New Roman" w:hAnsi="Times New Roman" w:cs="Times New Roman"/>
          <w:i/>
          <w:iCs/>
          <w:sz w:val="24"/>
          <w:szCs w:val="24"/>
        </w:rPr>
        <w:t>software</w:t>
      </w:r>
      <w:r w:rsidRPr="00C155FB">
        <w:rPr>
          <w:rFonts w:ascii="Times New Roman" w:hAnsi="Times New Roman" w:cs="Times New Roman"/>
          <w:sz w:val="24"/>
          <w:szCs w:val="24"/>
        </w:rPr>
        <w:t>) serta perangkat keras (</w:t>
      </w:r>
      <w:r w:rsidRPr="00C155FB">
        <w:rPr>
          <w:rFonts w:ascii="Times New Roman" w:hAnsi="Times New Roman" w:cs="Times New Roman"/>
          <w:i/>
          <w:iCs/>
          <w:sz w:val="24"/>
          <w:szCs w:val="24"/>
        </w:rPr>
        <w:t>hardware</w:t>
      </w:r>
      <w:r w:rsidRPr="00C155FB">
        <w:rPr>
          <w:rFonts w:ascii="Times New Roman" w:hAnsi="Times New Roman" w:cs="Times New Roman"/>
          <w:sz w:val="24"/>
          <w:szCs w:val="24"/>
        </w:rPr>
        <w:t>)</w:t>
      </w:r>
      <w:r w:rsidRPr="00C155FB">
        <w:rPr>
          <w:rFonts w:ascii="Times New Roman" w:hAnsi="Times New Roman" w:cs="Times New Roman"/>
          <w:sz w:val="24"/>
          <w:szCs w:val="24"/>
        </w:rPr>
        <w:fldChar w:fldCharType="begin" w:fldLock="1"/>
      </w:r>
      <w:r w:rsidRPr="00C155FB">
        <w:rPr>
          <w:rFonts w:ascii="Times New Roman" w:hAnsi="Times New Roman" w:cs="Times New Roman"/>
          <w:sz w:val="24"/>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Pr="00C155FB">
        <w:rPr>
          <w:rFonts w:ascii="Times New Roman" w:hAnsi="Times New Roman" w:cs="Times New Roman"/>
          <w:sz w:val="24"/>
          <w:szCs w:val="24"/>
        </w:rPr>
        <w:fldChar w:fldCharType="separate"/>
      </w:r>
      <w:r w:rsidRPr="00C155FB">
        <w:rPr>
          <w:rFonts w:ascii="Times New Roman" w:hAnsi="Times New Roman" w:cs="Times New Roman"/>
          <w:noProof/>
          <w:sz w:val="24"/>
          <w:szCs w:val="24"/>
        </w:rPr>
        <w:t>(Putri Primawanti &amp; Ali, 2022)</w:t>
      </w:r>
      <w:r w:rsidRPr="00C155FB">
        <w:rPr>
          <w:rFonts w:ascii="Times New Roman" w:hAnsi="Times New Roman" w:cs="Times New Roman"/>
          <w:sz w:val="24"/>
          <w:szCs w:val="24"/>
        </w:rPr>
        <w:fldChar w:fldCharType="end"/>
      </w:r>
      <w:r w:rsidRPr="00C155FB">
        <w:rPr>
          <w:rFonts w:ascii="Times New Roman" w:hAnsi="Times New Roman" w:cs="Times New Roman"/>
          <w:sz w:val="24"/>
          <w:szCs w:val="24"/>
        </w:rPr>
        <w:t xml:space="preserve">. Sedangkan Sistem Informasi merupakan suatu sistem didalam suatu organisasi yang mempertemukan kebutuhan pengelolah sebuah transaksi dengan mendukung operasi yang bersifat manajerial dan kegiatan strategi dari suatu organisasi untuk menyediakan sebuah </w:t>
      </w:r>
      <w:r w:rsidRPr="00C155FB">
        <w:rPr>
          <w:rFonts w:ascii="Times New Roman" w:hAnsi="Times New Roman" w:cs="Times New Roman"/>
          <w:i/>
          <w:iCs/>
          <w:sz w:val="24"/>
          <w:szCs w:val="24"/>
        </w:rPr>
        <w:t>output</w:t>
      </w:r>
      <w:r w:rsidRPr="00C155FB">
        <w:rPr>
          <w:rFonts w:ascii="Times New Roman" w:hAnsi="Times New Roman" w:cs="Times New Roman"/>
          <w:sz w:val="24"/>
          <w:szCs w:val="24"/>
        </w:rPr>
        <w:t xml:space="preserve"> kepada pihak luar tertentu dengan berbentuk laporan-laporan yang dibutuhkan(</w:t>
      </w:r>
      <w:r w:rsidRPr="00C155FB">
        <w:rPr>
          <w:rFonts w:ascii="Times New Roman" w:hAnsi="Times New Roman" w:cs="Times New Roman"/>
          <w:noProof/>
          <w:kern w:val="0"/>
          <w:sz w:val="24"/>
          <w:szCs w:val="24"/>
        </w:rPr>
        <w:t xml:space="preserve">Hutahaean, </w:t>
      </w:r>
      <w:r w:rsidRPr="00C155FB">
        <w:rPr>
          <w:rFonts w:ascii="Times New Roman" w:hAnsi="Times New Roman" w:cs="Times New Roman"/>
          <w:sz w:val="24"/>
          <w:szCs w:val="24"/>
        </w:rPr>
        <w:t>2015).</w:t>
      </w:r>
    </w:p>
    <w:p w14:paraId="6D3DE65B" w14:textId="77777777" w:rsidR="000E0AEE" w:rsidRDefault="000E0AEE" w:rsidP="000E0AE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Teknologi dan sistem informasi memiliki peran yang sangat penting dalam kegiatan manusia, yang dapat menjadi fasilitator pokok untuk aktivitas bisnis serta dapat memberikan bantuan yang sangat besar terhadap perubahan dasar dalam pengoprasian, susunan serta majerial suatu instansi.</w:t>
      </w:r>
      <w:r w:rsidRPr="005A0996">
        <w:rPr>
          <w:rFonts w:ascii="Times New Roman" w:hAnsi="Times New Roman" w:cs="Times New Roman"/>
          <w:sz w:val="24"/>
          <w:szCs w:val="24"/>
        </w:rPr>
        <w:t xml:space="preserve"> </w:t>
      </w:r>
      <w:r>
        <w:rPr>
          <w:rFonts w:ascii="Times New Roman" w:hAnsi="Times New Roman" w:cs="Times New Roman"/>
          <w:sz w:val="24"/>
          <w:szCs w:val="24"/>
        </w:rPr>
        <w:t xml:space="preserve">Untuk memperoleh informasi dengan kualitas yang tinggi serta informasi yang akurat dan relavan, maka diperlukan pengabungan dari </w:t>
      </w:r>
      <w:r w:rsidRPr="000E0AEE">
        <w:rPr>
          <w:rFonts w:ascii="Times New Roman" w:hAnsi="Times New Roman" w:cs="Times New Roman"/>
          <w:sz w:val="24"/>
          <w:szCs w:val="24"/>
        </w:rPr>
        <w:t>software</w:t>
      </w:r>
      <w:r>
        <w:rPr>
          <w:rFonts w:ascii="Times New Roman" w:hAnsi="Times New Roman" w:cs="Times New Roman"/>
          <w:sz w:val="24"/>
          <w:szCs w:val="24"/>
        </w:rPr>
        <w:t xml:space="preserve"> dan </w:t>
      </w:r>
      <w:r w:rsidRPr="000E0AEE">
        <w:rPr>
          <w:rFonts w:ascii="Times New Roman" w:hAnsi="Times New Roman" w:cs="Times New Roman"/>
          <w:sz w:val="24"/>
          <w:szCs w:val="24"/>
        </w:rPr>
        <w:t>hardware.</w:t>
      </w:r>
      <w:r>
        <w:rPr>
          <w:rFonts w:ascii="Times New Roman" w:hAnsi="Times New Roman" w:cs="Times New Roman"/>
          <w:sz w:val="24"/>
          <w:szCs w:val="24"/>
        </w:rPr>
        <w:t xml:space="preserve"> Pengabungan</w:t>
      </w:r>
      <w:r w:rsidRPr="000E0AEE">
        <w:rPr>
          <w:rFonts w:ascii="Times New Roman" w:hAnsi="Times New Roman" w:cs="Times New Roman"/>
          <w:sz w:val="24"/>
          <w:szCs w:val="24"/>
        </w:rPr>
        <w:t xml:space="preserve"> </w:t>
      </w:r>
      <w:r>
        <w:rPr>
          <w:rFonts w:ascii="Times New Roman" w:hAnsi="Times New Roman" w:cs="Times New Roman"/>
          <w:sz w:val="24"/>
          <w:szCs w:val="24"/>
        </w:rPr>
        <w:t xml:space="preserve">dari </w:t>
      </w:r>
      <w:r w:rsidRPr="000E0AEE">
        <w:rPr>
          <w:rFonts w:ascii="Times New Roman" w:hAnsi="Times New Roman" w:cs="Times New Roman"/>
          <w:sz w:val="24"/>
          <w:szCs w:val="24"/>
        </w:rPr>
        <w:t xml:space="preserve">software </w:t>
      </w:r>
      <w:r>
        <w:rPr>
          <w:rFonts w:ascii="Times New Roman" w:hAnsi="Times New Roman" w:cs="Times New Roman"/>
          <w:sz w:val="24"/>
          <w:szCs w:val="24"/>
        </w:rPr>
        <w:lastRenderedPageBreak/>
        <w:t xml:space="preserve">dan </w:t>
      </w:r>
      <w:r w:rsidRPr="000E0AEE">
        <w:rPr>
          <w:rFonts w:ascii="Times New Roman" w:hAnsi="Times New Roman" w:cs="Times New Roman"/>
          <w:sz w:val="24"/>
          <w:szCs w:val="24"/>
        </w:rPr>
        <w:t xml:space="preserve">hardware </w:t>
      </w:r>
      <w:r>
        <w:rPr>
          <w:rFonts w:ascii="Times New Roman" w:hAnsi="Times New Roman" w:cs="Times New Roman"/>
          <w:sz w:val="24"/>
          <w:szCs w:val="24"/>
        </w:rPr>
        <w:t xml:space="preserve">ini akan dipergunakan sebagai alat untuk memberikan </w:t>
      </w:r>
      <w:r w:rsidRPr="000E0AEE">
        <w:rPr>
          <w:rFonts w:ascii="Times New Roman" w:hAnsi="Times New Roman" w:cs="Times New Roman"/>
          <w:sz w:val="24"/>
          <w:szCs w:val="24"/>
        </w:rPr>
        <w:t>input</w:t>
      </w:r>
      <w:r>
        <w:rPr>
          <w:rFonts w:ascii="Times New Roman" w:hAnsi="Times New Roman" w:cs="Times New Roman"/>
          <w:sz w:val="24"/>
          <w:szCs w:val="24"/>
        </w:rPr>
        <w:t xml:space="preserve">, mengelolah, memeroses dan memanipulasi data, dengan menghasilkan </w:t>
      </w:r>
      <w:r w:rsidRPr="000E0AEE">
        <w:rPr>
          <w:rFonts w:ascii="Times New Roman" w:hAnsi="Times New Roman" w:cs="Times New Roman"/>
          <w:sz w:val="24"/>
          <w:szCs w:val="24"/>
        </w:rPr>
        <w:t>output</w:t>
      </w:r>
      <w:r>
        <w:rPr>
          <w:rFonts w:ascii="Times New Roman" w:hAnsi="Times New Roman" w:cs="Times New Roman"/>
          <w:sz w:val="24"/>
          <w:szCs w:val="24"/>
        </w:rPr>
        <w:t xml:space="preserve"> yang diingin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Pr>
          <w:rFonts w:ascii="Times New Roman" w:hAnsi="Times New Roman" w:cs="Times New Roman"/>
          <w:sz w:val="24"/>
          <w:szCs w:val="24"/>
        </w:rPr>
        <w:fldChar w:fldCharType="separate"/>
      </w:r>
      <w:r w:rsidRPr="00D76738">
        <w:rPr>
          <w:rFonts w:ascii="Times New Roman" w:hAnsi="Times New Roman" w:cs="Times New Roman"/>
          <w:sz w:val="24"/>
          <w:szCs w:val="24"/>
        </w:rPr>
        <w:t>(Putri Primawanti &amp; Ali, 2022)</w:t>
      </w:r>
      <w:r>
        <w:rPr>
          <w:rFonts w:ascii="Times New Roman" w:hAnsi="Times New Roman" w:cs="Times New Roman"/>
          <w:sz w:val="24"/>
          <w:szCs w:val="24"/>
        </w:rPr>
        <w:fldChar w:fldCharType="end"/>
      </w:r>
      <w:r>
        <w:rPr>
          <w:rFonts w:ascii="Times New Roman" w:hAnsi="Times New Roman" w:cs="Times New Roman"/>
          <w:sz w:val="24"/>
          <w:szCs w:val="24"/>
        </w:rPr>
        <w:t>.</w:t>
      </w:r>
    </w:p>
    <w:p w14:paraId="7ABB2053" w14:textId="28A041CE" w:rsidR="000E0AEE" w:rsidRPr="00DE6094" w:rsidRDefault="000E0AEE" w:rsidP="00385976">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gunaan sistem informasi berbasis web telah banyak dikembangkan dizaman sekarang dengan memberikan kemudahan dan kelebihan-kelebihan yang dimiliki, seperti yang dikemuk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eviouslyFormattedCitation":"(Sujiwa &amp; Rochman, 2019)"},"properties":{"noteIndex":0},"schema":"https://github.com/citation-style-language/schema/raw/master/csl-citation.json"}</w:instrText>
      </w:r>
      <w:r>
        <w:rPr>
          <w:rFonts w:ascii="Times New Roman" w:hAnsi="Times New Roman" w:cs="Times New Roman"/>
          <w:sz w:val="24"/>
          <w:szCs w:val="24"/>
        </w:rPr>
        <w:fldChar w:fldCharType="separate"/>
      </w:r>
      <w:r w:rsidRPr="00047767">
        <w:rPr>
          <w:rFonts w:ascii="Times New Roman" w:hAnsi="Times New Roman" w:cs="Times New Roman"/>
          <w:sz w:val="24"/>
          <w:szCs w:val="24"/>
        </w:rPr>
        <w:t>(Sujiwa &amp; Rochman, 2019)</w:t>
      </w:r>
      <w:r>
        <w:rPr>
          <w:rFonts w:ascii="Times New Roman" w:hAnsi="Times New Roman" w:cs="Times New Roman"/>
          <w:sz w:val="24"/>
          <w:szCs w:val="24"/>
        </w:rPr>
        <w:fldChar w:fldCharType="end"/>
      </w:r>
      <w:r>
        <w:rPr>
          <w:rFonts w:ascii="Times New Roman" w:hAnsi="Times New Roman" w:cs="Times New Roman"/>
          <w:sz w:val="24"/>
          <w:szCs w:val="24"/>
        </w:rPr>
        <w:t xml:space="preserve"> dikarenakan website memiliki kelebihan yang dapat mempermudah penggunannya, dengan hanya memenuhi syarat minimal yaitu dengan mempunyai web browser yang mendukung HTML versi 5 dan web akan bisa diakses di seluruh perangkat baik itu </w:t>
      </w:r>
      <w:r w:rsidRPr="000E0AEE">
        <w:rPr>
          <w:rFonts w:ascii="Times New Roman" w:hAnsi="Times New Roman" w:cs="Times New Roman"/>
          <w:sz w:val="24"/>
          <w:szCs w:val="24"/>
        </w:rPr>
        <w:t>desktop</w:t>
      </w:r>
      <w:r>
        <w:rPr>
          <w:rFonts w:ascii="Times New Roman" w:hAnsi="Times New Roman" w:cs="Times New Roman"/>
          <w:sz w:val="24"/>
          <w:szCs w:val="24"/>
        </w:rPr>
        <w:t xml:space="preserve"> </w:t>
      </w:r>
      <w:r w:rsidRPr="000E0AEE">
        <w:rPr>
          <w:rFonts w:ascii="Times New Roman" w:hAnsi="Times New Roman" w:cs="Times New Roman"/>
          <w:sz w:val="24"/>
          <w:szCs w:val="24"/>
        </w:rPr>
        <w:t>Personal Computer</w:t>
      </w:r>
      <w:r>
        <w:rPr>
          <w:rFonts w:ascii="Times New Roman" w:hAnsi="Times New Roman" w:cs="Times New Roman"/>
          <w:sz w:val="24"/>
          <w:szCs w:val="24"/>
        </w:rPr>
        <w:t xml:space="preserve"> (PC), laptop maupun </w:t>
      </w:r>
      <w:r w:rsidRPr="000E0AEE">
        <w:rPr>
          <w:rFonts w:ascii="Times New Roman" w:hAnsi="Times New Roman" w:cs="Times New Roman"/>
          <w:sz w:val="24"/>
          <w:szCs w:val="24"/>
        </w:rPr>
        <w:t xml:space="preserve">smart phone. </w:t>
      </w:r>
      <w:r>
        <w:rPr>
          <w:rFonts w:ascii="Times New Roman" w:hAnsi="Times New Roman" w:cs="Times New Roman"/>
          <w:sz w:val="24"/>
          <w:szCs w:val="24"/>
        </w:rPr>
        <w:t>Pemanfaatan internet juga tidak kalah pentingnya dalam perkembangan teknologi sistem infromasi. Alasan mengapa internet sangat dibutuhkan dalam kemajuan teknologi ialah karena internet memungkinkan penggunanya saling terhubung satu sama lain dengan orang-orang diseluruh dunia dengan mudah. Melalui internet, kita dapat melakukan interaksi, bertukar ide, mengetahui analisa produk dan pasar, dan memperoleh informasi dari berbagai sumber yang tersebar di seluruh dunia. Penggabungan internet dan website juga dapat membantu meningkatkan efisiensi dan produktivitas dalam melakukan suatu bisnis ataupun pekerjaan, dapat bekerja secara terus menerus (</w:t>
      </w:r>
      <w:r w:rsidRPr="000E0AEE">
        <w:rPr>
          <w:rFonts w:ascii="Times New Roman" w:hAnsi="Times New Roman" w:cs="Times New Roman"/>
          <w:sz w:val="24"/>
          <w:szCs w:val="24"/>
        </w:rPr>
        <w:t>real – time</w:t>
      </w:r>
      <w:r>
        <w:rPr>
          <w:rFonts w:ascii="Times New Roman" w:hAnsi="Times New Roman" w:cs="Times New Roman"/>
          <w:sz w:val="24"/>
          <w:szCs w:val="24"/>
        </w:rPr>
        <w:t>)</w:t>
      </w:r>
      <w:r w:rsidRPr="000E0AEE">
        <w:rPr>
          <w:rFonts w:ascii="Times New Roman" w:hAnsi="Times New Roman" w:cs="Times New Roman"/>
          <w:sz w:val="24"/>
          <w:szCs w:val="24"/>
        </w:rPr>
        <w:t xml:space="preserve"> </w:t>
      </w:r>
      <w:r w:rsidRPr="00B431ED">
        <w:rPr>
          <w:rFonts w:ascii="Times New Roman" w:hAnsi="Times New Roman" w:cs="Times New Roman"/>
          <w:sz w:val="24"/>
          <w:szCs w:val="24"/>
        </w:rPr>
        <w:t xml:space="preserve">dengan </w:t>
      </w:r>
      <w:r>
        <w:rPr>
          <w:rFonts w:ascii="Times New Roman" w:hAnsi="Times New Roman" w:cs="Times New Roman"/>
          <w:sz w:val="24"/>
          <w:szCs w:val="24"/>
        </w:rPr>
        <w:t>meningkatkan kredibilitas dan memberikan efek positif dari segi keuangan untuk menghemat pengeluaran dari sisi finansi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et al., 2021)","plainTextFormattedCitation":"(Maharani et al., 2021)","previouslyFormattedCitation":"(Maharani et al., 2021)"},"properties":{"noteIndex":0},"schema":"https://github.com/citation-style-language/schema/raw/master/csl-citation.json"}</w:instrText>
      </w:r>
      <w:r>
        <w:rPr>
          <w:rFonts w:ascii="Times New Roman" w:hAnsi="Times New Roman" w:cs="Times New Roman"/>
          <w:sz w:val="24"/>
          <w:szCs w:val="24"/>
        </w:rPr>
        <w:fldChar w:fldCharType="separate"/>
      </w:r>
      <w:r w:rsidRPr="00B431ED">
        <w:rPr>
          <w:rFonts w:ascii="Times New Roman" w:hAnsi="Times New Roman" w:cs="Times New Roman"/>
          <w:sz w:val="24"/>
          <w:szCs w:val="24"/>
        </w:rPr>
        <w:t>(Maharan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7D40650" w14:textId="77777777" w:rsidR="000E0AEE" w:rsidRDefault="000E0AEE" w:rsidP="000E0AE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periode kurang lebih dua sampai tiga tahun kebelakang tepatnya pada tahun 2020 sampai dengan 2022 pemanfaatan teknologi dan sistem infromasi di dunia semakin pesat perkembangannya yang diakibatkan oleh adanya pandemi </w:t>
      </w:r>
      <w:r>
        <w:rPr>
          <w:rFonts w:ascii="Times New Roman" w:hAnsi="Times New Roman" w:cs="Times New Roman"/>
          <w:sz w:val="24"/>
          <w:szCs w:val="24"/>
        </w:rPr>
        <w:lastRenderedPageBreak/>
        <w:t xml:space="preserve">Covid 19 dan Pembatasan Sosial Bersekala Besar (PSBB).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8204/tematik.v7i1.369","ISSN":"2355-9055","abstract":"Banyak dari masyarakat menerima begitu saja teknologi informasi dan komunikasi modern yang bahkan tidak dapat diakses beberapa dekade lalu. Inovasi-inovasi teknologi informasi dan komunikasi ini, telah lama dianggap sebagai hal sepele, tidak penting, selama masa tenang kini menjadi sangat diperlukan dalam menghadapi pandemi COVID-19. Sekarang telah ada berbagai teknologi digital yang dapat digunakan untuk menambah dan meningkatkan strategi pekerjaan, pembelajaraan dan kesehatan masyarakat. Selama pandemi COVID-19, teknologi memainkan peran penting dalam menjaga kegiatan masyarakat tetap berfungsi pada saat Pembatasan Sosial Berskala Besar (PSBB). Tujuan dari penelitian ini adalah untuk mengetahui bagaimana masyarakat memanfaatkan teknologi informasi dan komunikasi   sebagai media untuk meneruskan kegiatan yang tidak dapat dilakukan secara tatap muka dan teknologi yang dapat dimanfaatkan untuk kegiatan medis selama pandemi COVID-19. Metode penelitian ini dipaparkan secara deskriptif kualitatif. Penulis menggunakan teknik pengumpulan data observasi. Hasil yang diperoleh dari penelitian ini masyarakat memanfaatkan teknologi informasi dan komunikasi untuk kegiatan Work From Home, School From Home dan kepentingan informasi untuk Medis.     Disimpulkan bahwa masyarakat  memanfaatkan saja teknologi informasi dan komunikasi untuk tetap melaksanakan kegiatan karena fasilitas dan fitur dari saja teknologi informasi dan komunikasi yang memiliki  keunggulan   dan kemudahan untuk dipergunakan oleh berbagai kalangan masyarakat.","author":[{"dropping-particle":"","family":"Komalasari","given":"Rita","non-dropping-particle":"","parse-names":false,"suffix":""}],"container-title":"Tematik","id":"ITEM-1","issue":"1","issued":{"date-parts":[["2020"]]},"page":"38-50","title":"Manfaat Teknologi Informasi Dan Komunikasi Di Masa Pandemi Covid 19","type":"article-journal","volume":"7"},"uris":["http://www.mendeley.com/documents/?uuid=8aec6eba-5b9e-4136-9daf-dc330728bb41"]}],"mendeley":{"formattedCitation":"(Komalasari, 2020)","plainTextFormattedCitation":"(Komalasari, 2020)","previouslyFormattedCitation":"(Komalasari, 2020)"},"properties":{"noteIndex":0},"schema":"https://github.com/citation-style-language/schema/raw/master/csl-citation.json"}</w:instrText>
      </w:r>
      <w:r>
        <w:rPr>
          <w:rFonts w:ascii="Times New Roman" w:hAnsi="Times New Roman" w:cs="Times New Roman"/>
          <w:sz w:val="24"/>
          <w:szCs w:val="24"/>
        </w:rPr>
        <w:fldChar w:fldCharType="separate"/>
      </w:r>
      <w:r w:rsidRPr="00EA4E6F">
        <w:rPr>
          <w:rFonts w:ascii="Times New Roman" w:hAnsi="Times New Roman" w:cs="Times New Roman"/>
          <w:sz w:val="24"/>
          <w:szCs w:val="24"/>
        </w:rPr>
        <w:t>(Komalasari, 2020)</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pemanfaatan teknologi memainkan peran yang sangat penting dalam menjaga kegiatan masyarakat agar tetap berjalan dengan semestinya pada saat PSBB. Teknologi – teknologi yang diangap sepeleh pada masa sebelum pandemi menjadi sangat berguna disaat dilakukan penerapan PSBB. Teknologi seperti </w:t>
      </w:r>
      <w:r w:rsidRPr="000E0AEE">
        <w:rPr>
          <w:rFonts w:ascii="Times New Roman" w:hAnsi="Times New Roman" w:cs="Times New Roman"/>
          <w:sz w:val="24"/>
          <w:szCs w:val="24"/>
        </w:rPr>
        <w:t>Whatsapp, Zoom, Google class room</w:t>
      </w:r>
      <w:r>
        <w:rPr>
          <w:rFonts w:ascii="Times New Roman" w:hAnsi="Times New Roman" w:cs="Times New Roman"/>
          <w:sz w:val="24"/>
          <w:szCs w:val="24"/>
        </w:rPr>
        <w:t xml:space="preserve"> dan </w:t>
      </w:r>
      <w:r w:rsidRPr="000E0AEE">
        <w:rPr>
          <w:rFonts w:ascii="Times New Roman" w:hAnsi="Times New Roman" w:cs="Times New Roman"/>
          <w:sz w:val="24"/>
          <w:szCs w:val="24"/>
        </w:rPr>
        <w:t xml:space="preserve">Learning Management System </w:t>
      </w:r>
      <w:r>
        <w:rPr>
          <w:rFonts w:ascii="Times New Roman" w:hAnsi="Times New Roman" w:cs="Times New Roman"/>
          <w:sz w:val="24"/>
          <w:szCs w:val="24"/>
        </w:rPr>
        <w:t>(LMS) sangat banyak digunakan di sekolah-sekolah maupun di perguruan tinggi, tidak terkecuali dengan Universitas Muhammadiyah Kendari.</w:t>
      </w:r>
    </w:p>
    <w:p w14:paraId="1C031623" w14:textId="77777777" w:rsidR="000E0AEE" w:rsidRDefault="000E0AEE" w:rsidP="000E0AE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Universitas Muhammadiyah Kendari (UMK) merupakan salah satu Perguruan Tinggi Muhammadiyah (PTM) yang telah berdiri kurang lebih 21 tahun lamanya, yang berlokasi di Kendari, Sulawesi Tenggara Indonesia. UMK pada saat penerapan PSBB telah menerapkan pembelajaran daring dengan menggunakan beberpa teknologi seperti LMS, </w:t>
      </w:r>
      <w:r w:rsidRPr="000E0AEE">
        <w:rPr>
          <w:rFonts w:ascii="Times New Roman" w:hAnsi="Times New Roman" w:cs="Times New Roman"/>
          <w:sz w:val="24"/>
          <w:szCs w:val="24"/>
        </w:rPr>
        <w:t xml:space="preserve">Google class room, Zoom </w:t>
      </w:r>
      <w:r>
        <w:rPr>
          <w:rFonts w:ascii="Times New Roman" w:hAnsi="Times New Roman" w:cs="Times New Roman"/>
          <w:sz w:val="24"/>
          <w:szCs w:val="24"/>
        </w:rPr>
        <w:t xml:space="preserve">dan </w:t>
      </w:r>
      <w:r w:rsidRPr="007A45C3">
        <w:rPr>
          <w:rFonts w:ascii="Times New Roman" w:hAnsi="Times New Roman" w:cs="Times New Roman"/>
          <w:sz w:val="24"/>
          <w:szCs w:val="24"/>
        </w:rPr>
        <w:t>grub-grub</w:t>
      </w:r>
      <w:r>
        <w:rPr>
          <w:rFonts w:ascii="Times New Roman" w:hAnsi="Times New Roman" w:cs="Times New Roman"/>
          <w:sz w:val="24"/>
          <w:szCs w:val="24"/>
        </w:rPr>
        <w:t xml:space="preserve"> </w:t>
      </w:r>
      <w:r w:rsidRPr="000E0AEE">
        <w:rPr>
          <w:rFonts w:ascii="Times New Roman" w:hAnsi="Times New Roman" w:cs="Times New Roman"/>
          <w:sz w:val="24"/>
          <w:szCs w:val="24"/>
        </w:rPr>
        <w:t xml:space="preserve">Whatsapp. </w:t>
      </w:r>
      <w:r>
        <w:rPr>
          <w:rFonts w:ascii="Times New Roman" w:hAnsi="Times New Roman" w:cs="Times New Roman"/>
          <w:sz w:val="24"/>
          <w:szCs w:val="24"/>
        </w:rPr>
        <w:t xml:space="preserve">Penerapan PSBB mempengaruhi pengingkatan pemanfaatan sistem informasi di UMK. Sampai saat ini UMK terus mengembangkan dan meningkatkan sistem infromasi yang ada, melalui Lembaga Pusat Data dan Teknologi Infromasi (Pusdatin) Universitas Muhammadiyah Kendari. Salah satu bentuk Pusdatin melakukan </w:t>
      </w:r>
      <w:r w:rsidRPr="000E0AEE">
        <w:rPr>
          <w:rFonts w:ascii="Times New Roman" w:hAnsi="Times New Roman" w:cs="Times New Roman"/>
          <w:sz w:val="24"/>
          <w:szCs w:val="24"/>
        </w:rPr>
        <w:t>maintenance</w:t>
      </w:r>
      <w:r>
        <w:rPr>
          <w:rFonts w:ascii="Times New Roman" w:hAnsi="Times New Roman" w:cs="Times New Roman"/>
          <w:sz w:val="24"/>
          <w:szCs w:val="24"/>
        </w:rPr>
        <w:t xml:space="preserve"> atau pemeliharaan, pengembangan dan peningkatkan kualitas sistem informasi yang ada di UMK adalah dengan cara menyelengarakan beberapa kegiatan UMK Talks diantaranya yaitu “Memasuki Era </w:t>
      </w:r>
      <w:r w:rsidRPr="000E0AEE">
        <w:rPr>
          <w:rFonts w:ascii="Times New Roman" w:hAnsi="Times New Roman" w:cs="Times New Roman"/>
          <w:sz w:val="24"/>
          <w:szCs w:val="24"/>
        </w:rPr>
        <w:t>Internet Of Things</w:t>
      </w:r>
      <w:r>
        <w:rPr>
          <w:rFonts w:ascii="Times New Roman" w:hAnsi="Times New Roman" w:cs="Times New Roman"/>
          <w:sz w:val="24"/>
          <w:szCs w:val="24"/>
        </w:rPr>
        <w:t xml:space="preserve">, Tantangan di Bidang </w:t>
      </w:r>
      <w:r w:rsidRPr="000E0AEE">
        <w:rPr>
          <w:rFonts w:ascii="Times New Roman" w:hAnsi="Times New Roman" w:cs="Times New Roman"/>
          <w:sz w:val="24"/>
          <w:szCs w:val="24"/>
        </w:rPr>
        <w:t>Cyber Security</w:t>
      </w:r>
      <w:r>
        <w:rPr>
          <w:rFonts w:ascii="Times New Roman" w:hAnsi="Times New Roman" w:cs="Times New Roman"/>
          <w:sz w:val="24"/>
          <w:szCs w:val="24"/>
        </w:rPr>
        <w:t xml:space="preserve">” dan juga </w:t>
      </w:r>
      <w:r w:rsidRPr="000E0AEE">
        <w:rPr>
          <w:rFonts w:ascii="Times New Roman" w:hAnsi="Times New Roman" w:cs="Times New Roman"/>
          <w:sz w:val="24"/>
          <w:szCs w:val="24"/>
        </w:rPr>
        <w:t>“INNOVATION ON ACADEMIC MANAGEMENT FOR OUTSTANDING ACHIEVEMENT IN HIGER EDUCATION”</w:t>
      </w:r>
      <w:r>
        <w:rPr>
          <w:rFonts w:ascii="Times New Roman" w:hAnsi="Times New Roman" w:cs="Times New Roman"/>
          <w:sz w:val="24"/>
          <w:szCs w:val="24"/>
        </w:rPr>
        <w:t xml:space="preserve"> yang diadakan secara online melalui </w:t>
      </w:r>
      <w:r w:rsidRPr="000E0AEE">
        <w:rPr>
          <w:rFonts w:ascii="Times New Roman" w:hAnsi="Times New Roman" w:cs="Times New Roman"/>
          <w:sz w:val="24"/>
          <w:szCs w:val="24"/>
        </w:rPr>
        <w:t>Zoom</w:t>
      </w:r>
      <w:r>
        <w:rPr>
          <w:rFonts w:ascii="Times New Roman" w:hAnsi="Times New Roman" w:cs="Times New Roman"/>
          <w:sz w:val="24"/>
          <w:szCs w:val="24"/>
        </w:rPr>
        <w:t xml:space="preserve"> &amp; </w:t>
      </w:r>
      <w:r w:rsidRPr="000E0AEE">
        <w:rPr>
          <w:rFonts w:ascii="Times New Roman" w:hAnsi="Times New Roman" w:cs="Times New Roman"/>
          <w:sz w:val="24"/>
          <w:szCs w:val="24"/>
        </w:rPr>
        <w:t>live Youtube</w:t>
      </w:r>
      <w:r>
        <w:rPr>
          <w:rFonts w:ascii="Times New Roman" w:hAnsi="Times New Roman" w:cs="Times New Roman"/>
          <w:sz w:val="24"/>
          <w:szCs w:val="24"/>
        </w:rPr>
        <w:t xml:space="preserve"> dan informasi ini bisa diakses melalu website utama UMK </w:t>
      </w:r>
      <w:r>
        <w:rPr>
          <w:rFonts w:ascii="Times New Roman" w:hAnsi="Times New Roman" w:cs="Times New Roman"/>
          <w:sz w:val="24"/>
          <w:szCs w:val="24"/>
        </w:rPr>
        <w:lastRenderedPageBreak/>
        <w:t>melalui tautan link “</w:t>
      </w:r>
      <w:r w:rsidRPr="00EC2196">
        <w:rPr>
          <w:rFonts w:ascii="Times New Roman" w:hAnsi="Times New Roman" w:cs="Times New Roman"/>
          <w:sz w:val="24"/>
          <w:szCs w:val="24"/>
        </w:rPr>
        <w:t>https://umkendari.ac.id/pengumuman/</w:t>
      </w:r>
      <w:r>
        <w:rPr>
          <w:rFonts w:ascii="Times New Roman" w:hAnsi="Times New Roman" w:cs="Times New Roman"/>
          <w:sz w:val="24"/>
          <w:szCs w:val="24"/>
        </w:rPr>
        <w:t xml:space="preserve">”. </w:t>
      </w:r>
      <w:r w:rsidRPr="006A7BC4">
        <w:rPr>
          <w:rFonts w:ascii="Times New Roman" w:hAnsi="Times New Roman" w:cs="Times New Roman"/>
          <w:sz w:val="24"/>
          <w:szCs w:val="24"/>
        </w:rPr>
        <w:t>Meskipun demikian tidak semua lembaga</w:t>
      </w:r>
      <w:r>
        <w:rPr>
          <w:rFonts w:ascii="Times New Roman" w:hAnsi="Times New Roman" w:cs="Times New Roman"/>
          <w:sz w:val="24"/>
          <w:szCs w:val="24"/>
        </w:rPr>
        <w:t>-</w:t>
      </w:r>
      <w:r w:rsidRPr="006A7BC4">
        <w:rPr>
          <w:rFonts w:ascii="Times New Roman" w:hAnsi="Times New Roman" w:cs="Times New Roman"/>
          <w:sz w:val="24"/>
          <w:szCs w:val="24"/>
        </w:rPr>
        <w:t xml:space="preserve">lembaga di UMK </w:t>
      </w:r>
      <w:r>
        <w:rPr>
          <w:rFonts w:ascii="Times New Roman" w:hAnsi="Times New Roman" w:cs="Times New Roman"/>
          <w:sz w:val="24"/>
          <w:szCs w:val="24"/>
        </w:rPr>
        <w:t xml:space="preserve">mempunyai </w:t>
      </w:r>
      <w:r w:rsidRPr="000E0AEE">
        <w:rPr>
          <w:rFonts w:ascii="Times New Roman" w:hAnsi="Times New Roman" w:cs="Times New Roman"/>
          <w:sz w:val="24"/>
          <w:szCs w:val="24"/>
        </w:rPr>
        <w:t>platform</w:t>
      </w:r>
      <w:r>
        <w:rPr>
          <w:rFonts w:ascii="Times New Roman" w:hAnsi="Times New Roman" w:cs="Times New Roman"/>
          <w:sz w:val="24"/>
          <w:szCs w:val="24"/>
        </w:rPr>
        <w:t xml:space="preserve"> atau wadah khusus untuk menyampaikan informasi secara khusus mengenai kegiatan atau program yang telah berjalan.</w:t>
      </w:r>
    </w:p>
    <w:p w14:paraId="3D7505EC" w14:textId="77777777" w:rsidR="000E0AEE" w:rsidRDefault="000E0AEE" w:rsidP="000E0AE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Lembaga Pengkajian dan Penerapan Al-Islam &amp; Kemuhammadiyahan (LPPAIK) merupakan salah satu lembaga di UMK yang belum mempunyai platform atau wadah khusus untuk menyampaikan kegiatan - kegiatan atau program yang telah berjalan. Sebagai mana hasil wawancara penulis lakukan pada tanggal 03 April 2023 dengan ketua LPPAIK bahwahsanya LPPAIK belum mempunyai </w:t>
      </w:r>
      <w:r w:rsidRPr="000E0AEE">
        <w:rPr>
          <w:rFonts w:ascii="Times New Roman" w:hAnsi="Times New Roman" w:cs="Times New Roman"/>
          <w:sz w:val="24"/>
          <w:szCs w:val="24"/>
        </w:rPr>
        <w:t>platform</w:t>
      </w:r>
      <w:r>
        <w:rPr>
          <w:rFonts w:ascii="Times New Roman" w:hAnsi="Times New Roman" w:cs="Times New Roman"/>
          <w:sz w:val="24"/>
          <w:szCs w:val="24"/>
        </w:rPr>
        <w:t xml:space="preserve"> atau wadah khusus untuk menyampaikan informasi tentang kegiatan atau program yang sedang berlangsung. LPPAIK memiliki beberapa modul kegiatan diantaranya Kajian untuk Tendik, Kajian untuk Mahasiswa, Sertifikasi Baca Tulis Al - Qur’an (BTQ) dan lain sebagainya. Infromasi dari kegaitan – kegiatan dan program dari LPPAIK menjadi sangat penting untuk diketahui dikarenakan ada beberapa modul dari kegiatan yang diselengarakan menjadi syarat untuk menawar matakuliah lanjutan maupun menjadi syarat wajib dari kelulusan di UMK yaitu kegiatan atau modul Kajian untuk Mahasiswa dan Sertifikasi BTQ.</w:t>
      </w:r>
    </w:p>
    <w:p w14:paraId="4D70F3F8" w14:textId="77777777" w:rsidR="000E0AEE" w:rsidRDefault="000E0AEE" w:rsidP="000E0AE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observasi penulis untuk mengikuti kegiatan Kajian untuk Mahasiswa maka diperlukan absen untuk mencatat kehadiran dari mahasiswa, yang nantinya data dari absennya akan menjadi syarat untuk menawar matakulia selanjutnya. Begitu pula dengan mengikuti kegiatan Sertifikasi BTQ, diperlukan satu buku kontrol untuk mengetahui sejauh mana capaian dari mahasiswa dalam mengikuti kegiatan BTQ. Melakukan penyimpanan data dalam </w:t>
      </w:r>
      <w:r>
        <w:rPr>
          <w:rFonts w:ascii="Times New Roman" w:hAnsi="Times New Roman" w:cs="Times New Roman"/>
          <w:sz w:val="24"/>
          <w:szCs w:val="24"/>
        </w:rPr>
        <w:lastRenderedPageBreak/>
        <w:t xml:space="preserve">bentuk catatan kertas menjadi tidak dapat terjamin kualitasya seperti yang dijelas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et al., 2018)","plainTextFormattedCitation":"(Rochman et al., 2018)","previouslyFormattedCitation":"(Rochman et al., 2018)"},"properties":{"noteIndex":0},"schema":"https://github.com/citation-style-language/schema/raw/master/csl-citation.json"}</w:instrText>
      </w:r>
      <w:r>
        <w:rPr>
          <w:rFonts w:ascii="Times New Roman" w:hAnsi="Times New Roman" w:cs="Times New Roman"/>
          <w:sz w:val="24"/>
          <w:szCs w:val="24"/>
        </w:rPr>
        <w:fldChar w:fldCharType="separate"/>
      </w:r>
      <w:r w:rsidRPr="004871FB">
        <w:rPr>
          <w:rFonts w:ascii="Times New Roman" w:hAnsi="Times New Roman" w:cs="Times New Roman"/>
          <w:sz w:val="24"/>
          <w:szCs w:val="24"/>
        </w:rPr>
        <w:t>(Rochma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bahwa penyimpanan laporan dalam bentuk kertas tidak dapat terjamin keamannya baik ancaman fisik seperti kerusakan dalam penyimpanan hasil laporan maupun informasi penting bisa jadi tidak dapat diketahui oleh pihak yang berkepentingan untuk meperoleh informasi tersebut.</w:t>
      </w:r>
    </w:p>
    <w:p w14:paraId="014C44A5" w14:textId="77777777" w:rsidR="000E0AEE" w:rsidRDefault="000E0AEE" w:rsidP="000E0AE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permasalahan diatas penulis menawarkan suatu sistem layanan informasi untuk Lembaga Pengkajian dan Penerapan Al–Islam &amp; Kemuhammadiyahan Universitas Muhammadiyah Kendari berbasis web dengan menggunakan framwork </w:t>
      </w:r>
      <w:r w:rsidRPr="000E0AEE">
        <w:rPr>
          <w:rFonts w:ascii="Times New Roman" w:hAnsi="Times New Roman" w:cs="Times New Roman"/>
          <w:sz w:val="24"/>
          <w:szCs w:val="24"/>
        </w:rPr>
        <w:t>ReactJS</w:t>
      </w:r>
      <w:r>
        <w:rPr>
          <w:rFonts w:ascii="Times New Roman" w:hAnsi="Times New Roman" w:cs="Times New Roman"/>
          <w:sz w:val="24"/>
          <w:szCs w:val="24"/>
        </w:rPr>
        <w:t xml:space="preserve"> sebagai </w:t>
      </w:r>
      <w:r w:rsidRPr="000E0AEE">
        <w:rPr>
          <w:rFonts w:ascii="Times New Roman" w:hAnsi="Times New Roman" w:cs="Times New Roman"/>
          <w:sz w:val="24"/>
          <w:szCs w:val="24"/>
        </w:rPr>
        <w:t>Library</w:t>
      </w:r>
      <w:r>
        <w:rPr>
          <w:rFonts w:ascii="Times New Roman" w:hAnsi="Times New Roman" w:cs="Times New Roman"/>
          <w:sz w:val="24"/>
          <w:szCs w:val="24"/>
        </w:rPr>
        <w:t xml:space="preserve"> untuk membuat tampilan antarmuka berbasis </w:t>
      </w:r>
      <w:r w:rsidRPr="000E0AEE">
        <w:rPr>
          <w:rFonts w:ascii="Times New Roman" w:hAnsi="Times New Roman" w:cs="Times New Roman"/>
          <w:sz w:val="24"/>
          <w:szCs w:val="24"/>
        </w:rPr>
        <w:t xml:space="preserve">components </w:t>
      </w:r>
      <w:r>
        <w:rPr>
          <w:rFonts w:ascii="Times New Roman" w:hAnsi="Times New Roman" w:cs="Times New Roman"/>
          <w:sz w:val="24"/>
          <w:szCs w:val="24"/>
        </w:rPr>
        <w:t xml:space="preserve">atau </w:t>
      </w:r>
      <w:r w:rsidRPr="000E0AEE">
        <w:rPr>
          <w:rFonts w:ascii="Times New Roman" w:hAnsi="Times New Roman" w:cs="Times New Roman"/>
          <w:sz w:val="24"/>
          <w:szCs w:val="24"/>
        </w:rPr>
        <w:t xml:space="preserve">JavaScript function </w:t>
      </w:r>
      <w:r>
        <w:rPr>
          <w:rFonts w:ascii="Times New Roman" w:hAnsi="Times New Roman" w:cs="Times New Roman"/>
          <w:sz w:val="24"/>
          <w:szCs w:val="24"/>
        </w:rPr>
        <w:t xml:space="preserve">yang memungkinkan pengembang mengabungkan </w:t>
      </w:r>
      <w:r w:rsidRPr="000E0AEE">
        <w:rPr>
          <w:rFonts w:ascii="Times New Roman" w:hAnsi="Times New Roman" w:cs="Times New Roman"/>
          <w:sz w:val="24"/>
          <w:szCs w:val="24"/>
        </w:rPr>
        <w:t>components</w:t>
      </w:r>
      <w:r>
        <w:rPr>
          <w:rFonts w:ascii="Times New Roman" w:hAnsi="Times New Roman" w:cs="Times New Roman"/>
          <w:sz w:val="24"/>
          <w:szCs w:val="24"/>
        </w:rPr>
        <w:t xml:space="preserve"> secara </w:t>
      </w:r>
      <w:r w:rsidRPr="000E0AEE">
        <w:rPr>
          <w:rFonts w:ascii="Times New Roman" w:hAnsi="Times New Roman" w:cs="Times New Roman"/>
          <w:sz w:val="24"/>
          <w:szCs w:val="24"/>
        </w:rPr>
        <w:t>independent</w:t>
      </w:r>
      <w:r>
        <w:rPr>
          <w:rFonts w:ascii="Times New Roman" w:hAnsi="Times New Roman" w:cs="Times New Roman"/>
          <w:sz w:val="24"/>
          <w:szCs w:val="24"/>
        </w:rPr>
        <w:t xml:space="preserve"> dan </w:t>
      </w:r>
      <w:r w:rsidRPr="000E0AEE">
        <w:rPr>
          <w:rFonts w:ascii="Times New Roman" w:hAnsi="Times New Roman" w:cs="Times New Roman"/>
          <w:sz w:val="24"/>
          <w:szCs w:val="24"/>
        </w:rPr>
        <w:t>Spring Boot</w:t>
      </w:r>
      <w:r>
        <w:rPr>
          <w:rFonts w:ascii="Times New Roman" w:hAnsi="Times New Roman" w:cs="Times New Roman"/>
          <w:sz w:val="24"/>
          <w:szCs w:val="24"/>
        </w:rPr>
        <w:t xml:space="preserve"> sebagai </w:t>
      </w:r>
      <w:r w:rsidRPr="000E0AEE">
        <w:rPr>
          <w:rFonts w:ascii="Times New Roman" w:hAnsi="Times New Roman" w:cs="Times New Roman"/>
          <w:sz w:val="24"/>
          <w:szCs w:val="24"/>
        </w:rPr>
        <w:t>web service</w:t>
      </w:r>
      <w:r>
        <w:rPr>
          <w:rFonts w:ascii="Times New Roman" w:hAnsi="Times New Roman" w:cs="Times New Roman"/>
          <w:sz w:val="24"/>
          <w:szCs w:val="24"/>
        </w:rPr>
        <w:t xml:space="preserve">. Sebuah sistem untuk menyimpan informasi kegiatan baik itu kajian untuk mahasiswa maupun menyimpan informasi capaian sejauh mana kemampuan mahasiswa dalam melakukan kegiatan BTQ. Didalam jur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Pr>
          <w:rFonts w:ascii="Times New Roman" w:hAnsi="Times New Roman" w:cs="Times New Roman"/>
          <w:sz w:val="24"/>
          <w:szCs w:val="24"/>
        </w:rPr>
        <w:fldChar w:fldCharType="separate"/>
      </w:r>
      <w:r w:rsidRPr="002C3D63">
        <w:rPr>
          <w:rFonts w:ascii="Times New Roman" w:hAnsi="Times New Roman" w:cs="Times New Roman"/>
          <w:sz w:val="24"/>
          <w:szCs w:val="24"/>
        </w:rPr>
        <w:t>(Darwis &amp; Mahmud, 2017)</w:t>
      </w:r>
      <w:r>
        <w:rPr>
          <w:rFonts w:ascii="Times New Roman" w:hAnsi="Times New Roman" w:cs="Times New Roman"/>
          <w:sz w:val="24"/>
          <w:szCs w:val="24"/>
        </w:rPr>
        <w:fldChar w:fldCharType="end"/>
      </w:r>
      <w:r>
        <w:rPr>
          <w:rFonts w:ascii="Times New Roman" w:hAnsi="Times New Roman" w:cs="Times New Roman"/>
          <w:sz w:val="24"/>
          <w:szCs w:val="24"/>
        </w:rPr>
        <w:t xml:space="preserve"> juga menjelaskan bahwa pentingnya sistem informasi dalam dunia pendidikan Islam adalah suatu kebutuhan, dengan didasari atas fakta bahwa masyarakat membutuhkan ini untuk menuntut pelayanan pendidikan yang berkualitas, dan juga menjelaskan bahwa penyedian informasi pendidikan yang akurat dan tepat waktu dapat mempermudah proses pengambilan keputusan, perancanaan, pengembangan proyek, dan fungsi-fungsi manajemen pendidikan lainya yang dapat dilaksanakan secara efektif.</w:t>
      </w:r>
    </w:p>
    <w:p w14:paraId="65F20F5C" w14:textId="728CAB4B" w:rsidR="000E0AEE" w:rsidRDefault="000E0AEE" w:rsidP="000E0AE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rancangan Sistem Informasi Layanan Lembaga Pengkajian dan Penerapan Al-Islam &amp; Kemuhammadiyahan Universitas Muhammadiyah Berbasis Web ini diharapkan mampu mempermudah penyebaran infromasi dan </w:t>
      </w:r>
      <w:r>
        <w:rPr>
          <w:rFonts w:ascii="Times New Roman" w:hAnsi="Times New Roman" w:cs="Times New Roman"/>
          <w:sz w:val="24"/>
          <w:szCs w:val="24"/>
        </w:rPr>
        <w:lastRenderedPageBreak/>
        <w:t xml:space="preserve">penyimpanan data antar </w:t>
      </w:r>
      <w:r w:rsidRPr="000E0AEE">
        <w:rPr>
          <w:rFonts w:ascii="Times New Roman" w:hAnsi="Times New Roman" w:cs="Times New Roman"/>
          <w:sz w:val="24"/>
          <w:szCs w:val="24"/>
        </w:rPr>
        <w:t>stackholder</w:t>
      </w:r>
      <w:r>
        <w:rPr>
          <w:rFonts w:ascii="Times New Roman" w:hAnsi="Times New Roman" w:cs="Times New Roman"/>
          <w:sz w:val="24"/>
          <w:szCs w:val="24"/>
        </w:rPr>
        <w:t xml:space="preserve"> LPPAIK dan mahasiswa, mempermudah </w:t>
      </w:r>
      <w:r w:rsidRPr="000E0AEE">
        <w:rPr>
          <w:rFonts w:ascii="Times New Roman" w:hAnsi="Times New Roman" w:cs="Times New Roman"/>
          <w:sz w:val="24"/>
          <w:szCs w:val="24"/>
        </w:rPr>
        <w:t xml:space="preserve">stackholder </w:t>
      </w:r>
      <w:r>
        <w:rPr>
          <w:rFonts w:ascii="Times New Roman" w:hAnsi="Times New Roman" w:cs="Times New Roman"/>
          <w:sz w:val="24"/>
          <w:szCs w:val="24"/>
        </w:rPr>
        <w:t xml:space="preserve">untuk mengontrol dan memantau perkembangan pemahaman Al-Islam dan Kemuhammadiyahan (AIK) melalui kegiatan Kajian untuk Mahasiswa. Membantu mahasiswa dalam menyelesaikan adiminstrasi perkuliahan dengan LPPAIK dan program studi masing-masing. Dan juga menjamin data-data dari infromasi transaksi tetap berkulitas, akurat dan terjamin keabsahanya sehingga orang yang memiliki kepentingan terhadap data yang disajikan tidak meragukan data dan informasi yang disajikan. </w:t>
      </w:r>
    </w:p>
    <w:p w14:paraId="124416B7" w14:textId="77777777" w:rsidR="000E0AEE" w:rsidRPr="00C155FB" w:rsidRDefault="000E0AEE" w:rsidP="000E0AE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uraian latar belakang diatas, maka penulis tertarik untuk melakukan penelitian dengan judul: “Perancangan Sistem Infromasi Layanan LPPAIK (Lembaga Pengkajian dan Penerapan Al-Islam &amp; Kemuhammadiyahan) Universitas Muhammadiyah Kendari Berbasis Web.</w:t>
      </w:r>
    </w:p>
    <w:p w14:paraId="592824B3" w14:textId="77777777" w:rsidR="000E0AEE" w:rsidRDefault="000E0AEE" w:rsidP="000E0AEE">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Rumusan Masalah</w:t>
      </w:r>
    </w:p>
    <w:p w14:paraId="7414C609" w14:textId="77777777" w:rsidR="000E0AEE" w:rsidRPr="00C155FB" w:rsidRDefault="000E0AEE" w:rsidP="000E0AE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penjelasan yang telah diuraikan dari latar belakang diatas, maka masalah yang akan diangkat dalam skripsi ini adalah “Bagaimana merancang Sistem Informasi Layanan LPPAIK Universitas Muhammadiyah Berbasis Web?”.</w:t>
      </w:r>
    </w:p>
    <w:p w14:paraId="5BFE2D65" w14:textId="77777777" w:rsidR="000E0AEE" w:rsidRDefault="000E0AEE" w:rsidP="000E0AEE">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Batasan Masalah</w:t>
      </w:r>
    </w:p>
    <w:p w14:paraId="41206BB6" w14:textId="77777777" w:rsidR="000E0AEE" w:rsidRDefault="000E0AEE" w:rsidP="000E0AE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Adapun batasan masalah yang terdapat dalam penelitian ini adalah sebagai berikut:</w:t>
      </w:r>
    </w:p>
    <w:p w14:paraId="13D0EDCD" w14:textId="77777777" w:rsidR="000E0AEE" w:rsidRDefault="000E0AEE" w:rsidP="000E0AEE">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Website yang akan dirancang adalah Sistem Informasi Layanan LPPAIK (Lembaga Pengkajian dan Penerapan Al-islam &amp; Kemuhammadiyahan) Universitas Muhammadiyah Kendari Berbasis Web.</w:t>
      </w:r>
    </w:p>
    <w:p w14:paraId="513F8C4A" w14:textId="77777777" w:rsidR="000E0AEE" w:rsidRDefault="000E0AEE" w:rsidP="000E0AEE">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rancangan website menggunakan </w:t>
      </w:r>
      <w:r w:rsidRPr="00075688">
        <w:rPr>
          <w:rFonts w:ascii="Times New Roman" w:hAnsi="Times New Roman" w:cs="Times New Roman"/>
          <w:i/>
          <w:iCs/>
          <w:sz w:val="24"/>
          <w:szCs w:val="24"/>
        </w:rPr>
        <w:t>framework ReactJS</w:t>
      </w:r>
      <w:r>
        <w:rPr>
          <w:rFonts w:ascii="Times New Roman" w:hAnsi="Times New Roman" w:cs="Times New Roman"/>
          <w:sz w:val="24"/>
          <w:szCs w:val="24"/>
        </w:rPr>
        <w:t xml:space="preserve"> yang berbasis </w:t>
      </w:r>
      <w:r w:rsidRPr="00075688">
        <w:rPr>
          <w:rFonts w:ascii="Times New Roman" w:hAnsi="Times New Roman" w:cs="Times New Roman"/>
          <w:i/>
          <w:iCs/>
          <w:sz w:val="24"/>
          <w:szCs w:val="24"/>
        </w:rPr>
        <w:t>JavaScript</w:t>
      </w:r>
      <w:r>
        <w:rPr>
          <w:rFonts w:ascii="Times New Roman" w:hAnsi="Times New Roman" w:cs="Times New Roman"/>
          <w:sz w:val="24"/>
          <w:szCs w:val="24"/>
        </w:rPr>
        <w:t xml:space="preserve"> sebagai tampilan antarmuka dan </w:t>
      </w:r>
      <w:r w:rsidRPr="00075688">
        <w:rPr>
          <w:rFonts w:ascii="Times New Roman" w:hAnsi="Times New Roman" w:cs="Times New Roman"/>
          <w:i/>
          <w:iCs/>
          <w:sz w:val="24"/>
          <w:szCs w:val="24"/>
        </w:rPr>
        <w:t>framework Spring Boot</w:t>
      </w:r>
      <w:r>
        <w:rPr>
          <w:rFonts w:ascii="Times New Roman" w:hAnsi="Times New Roman" w:cs="Times New Roman"/>
          <w:sz w:val="24"/>
          <w:szCs w:val="24"/>
        </w:rPr>
        <w:t xml:space="preserve"> yang berbasis </w:t>
      </w:r>
      <w:r w:rsidRPr="00075688">
        <w:rPr>
          <w:rFonts w:ascii="Times New Roman" w:hAnsi="Times New Roman" w:cs="Times New Roman"/>
          <w:i/>
          <w:iCs/>
          <w:sz w:val="24"/>
          <w:szCs w:val="24"/>
        </w:rPr>
        <w:t>Java</w:t>
      </w:r>
      <w:r>
        <w:rPr>
          <w:rFonts w:ascii="Times New Roman" w:hAnsi="Times New Roman" w:cs="Times New Roman"/>
          <w:sz w:val="24"/>
          <w:szCs w:val="24"/>
        </w:rPr>
        <w:t xml:space="preserve"> sebagai layanan </w:t>
      </w:r>
      <w:r w:rsidRPr="00075688">
        <w:rPr>
          <w:rFonts w:ascii="Times New Roman" w:hAnsi="Times New Roman" w:cs="Times New Roman"/>
          <w:i/>
          <w:iCs/>
          <w:sz w:val="24"/>
          <w:szCs w:val="24"/>
        </w:rPr>
        <w:t>rest</w:t>
      </w:r>
      <w:r>
        <w:rPr>
          <w:rFonts w:ascii="Times New Roman" w:hAnsi="Times New Roman" w:cs="Times New Roman"/>
          <w:sz w:val="24"/>
          <w:szCs w:val="24"/>
        </w:rPr>
        <w:t xml:space="preserve"> </w:t>
      </w:r>
      <w:r w:rsidRPr="00075688">
        <w:rPr>
          <w:rFonts w:ascii="Times New Roman" w:hAnsi="Times New Roman" w:cs="Times New Roman"/>
          <w:i/>
          <w:iCs/>
          <w:sz w:val="24"/>
          <w:szCs w:val="24"/>
        </w:rPr>
        <w:t>web service</w:t>
      </w:r>
      <w:r>
        <w:rPr>
          <w:rFonts w:ascii="Times New Roman" w:hAnsi="Times New Roman" w:cs="Times New Roman"/>
          <w:sz w:val="24"/>
          <w:szCs w:val="24"/>
        </w:rPr>
        <w:t>.</w:t>
      </w:r>
    </w:p>
    <w:p w14:paraId="0DF5E347" w14:textId="77777777" w:rsidR="000E0AEE" w:rsidRPr="00C155FB" w:rsidRDefault="000E0AEE" w:rsidP="000E0AEE">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Cakupan modul yang akan dikembangkan adalah modul BTQ dan Kajian untuk mahasiswa.</w:t>
      </w:r>
    </w:p>
    <w:p w14:paraId="2D1CDFF4" w14:textId="77777777" w:rsidR="000E0AEE" w:rsidRDefault="000E0AEE" w:rsidP="000E0AEE">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Tujuan Penelitian</w:t>
      </w:r>
    </w:p>
    <w:p w14:paraId="47C86038" w14:textId="77777777" w:rsidR="000E0AEE" w:rsidRPr="00F27B34" w:rsidRDefault="000E0AEE" w:rsidP="000E0AE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Adapun tujuan dari penelitian ini adalah m</w:t>
      </w:r>
      <w:r w:rsidRPr="00D43134">
        <w:rPr>
          <w:rFonts w:ascii="Times New Roman" w:hAnsi="Times New Roman" w:cs="Times New Roman"/>
          <w:sz w:val="24"/>
          <w:szCs w:val="24"/>
        </w:rPr>
        <w:t xml:space="preserve">erancang </w:t>
      </w:r>
      <w:r>
        <w:rPr>
          <w:rFonts w:ascii="Times New Roman" w:hAnsi="Times New Roman" w:cs="Times New Roman"/>
          <w:sz w:val="24"/>
          <w:szCs w:val="24"/>
        </w:rPr>
        <w:t>Sistem Informasi Layanan LPPAIK (Lembaga Pengkajian dan Penerapan Al-islam &amp; Kemuhammadiyahan) Universitas Muhammadiyah Kendari Berbasis Web dengan memastikan fitur yang dibangun pada modul BTQ dan Kajian dapat berjalan dengan baik.</w:t>
      </w:r>
    </w:p>
    <w:p w14:paraId="6D20103E" w14:textId="77777777" w:rsidR="000E0AEE" w:rsidRDefault="000E0AEE" w:rsidP="000E0AEE">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Manfaat </w:t>
      </w:r>
    </w:p>
    <w:p w14:paraId="021C1ACE" w14:textId="77777777" w:rsidR="000E0AEE" w:rsidRPr="00E61C3F" w:rsidRDefault="000E0AEE" w:rsidP="000E0AEE">
      <w:pPr>
        <w:pStyle w:val="ListParagraph"/>
        <w:spacing w:line="480" w:lineRule="auto"/>
        <w:ind w:left="0" w:firstLine="720"/>
        <w:jc w:val="both"/>
        <w:rPr>
          <w:rFonts w:ascii="Times New Roman" w:hAnsi="Times New Roman" w:cs="Times New Roman"/>
          <w:sz w:val="24"/>
          <w:szCs w:val="24"/>
        </w:rPr>
      </w:pPr>
      <w:r w:rsidRPr="00D43134">
        <w:rPr>
          <w:rFonts w:ascii="Times New Roman" w:hAnsi="Times New Roman" w:cs="Times New Roman"/>
          <w:sz w:val="24"/>
          <w:szCs w:val="24"/>
        </w:rPr>
        <w:t xml:space="preserve">Sesuai </w:t>
      </w:r>
      <w:r>
        <w:rPr>
          <w:rFonts w:ascii="Times New Roman" w:hAnsi="Times New Roman" w:cs="Times New Roman"/>
          <w:sz w:val="24"/>
          <w:szCs w:val="24"/>
        </w:rPr>
        <w:t>permasalahan dan tujuan penelitian yang telah disebutkan pada latar belakang beserta tujuan, manfaat yang diharapkan dapat diperoleh dari penelitian sistem ini adalah sebagai berikut:</w:t>
      </w:r>
    </w:p>
    <w:p w14:paraId="13D8A355" w14:textId="2ABCF21C" w:rsidR="00E518DC" w:rsidRDefault="00E518DC" w:rsidP="00E518DC">
      <w:pPr>
        <w:pStyle w:val="ListParagraph"/>
        <w:numPr>
          <w:ilvl w:val="0"/>
          <w:numId w:val="36"/>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Manfaat teoritis</w:t>
      </w:r>
    </w:p>
    <w:p w14:paraId="3EAD44CE" w14:textId="131E7E1C" w:rsidR="000E0AEE" w:rsidRPr="008018C0" w:rsidRDefault="000E0AEE" w:rsidP="00E518DC">
      <w:pPr>
        <w:pStyle w:val="ListParagraph"/>
        <w:spacing w:line="480" w:lineRule="auto"/>
        <w:ind w:left="284" w:firstLine="436"/>
        <w:jc w:val="both"/>
        <w:rPr>
          <w:rFonts w:ascii="Times New Roman" w:hAnsi="Times New Roman" w:cs="Times New Roman"/>
          <w:sz w:val="24"/>
          <w:szCs w:val="24"/>
        </w:rPr>
      </w:pPr>
      <w:r w:rsidRPr="008018C0">
        <w:rPr>
          <w:rFonts w:ascii="Times New Roman" w:hAnsi="Times New Roman" w:cs="Times New Roman"/>
          <w:sz w:val="24"/>
          <w:szCs w:val="24"/>
        </w:rPr>
        <w:t>Sebagai sumbangan ide bagi kepentingan ilmu pengetahuan, dan juga menambah pengetahuan khususnya dalam perancangan Sistem Informasi Layanan LPPAIK (Lembaga Pengkajian dan Penerapan Al-islam &amp; Kemuhammadiyahan) Universitas Muhammadiyah Kendari Berbasis Web, dan juga dapat menjadi rujukan untuk penelitian berikutnya yang relevan dengan penelitian ini.</w:t>
      </w:r>
    </w:p>
    <w:p w14:paraId="1835786F" w14:textId="77777777" w:rsidR="000E0AEE" w:rsidRDefault="000E0AEE" w:rsidP="00E518DC">
      <w:pPr>
        <w:pStyle w:val="ListParagraph"/>
        <w:numPr>
          <w:ilvl w:val="0"/>
          <w:numId w:val="36"/>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Manfaat praktisi</w:t>
      </w:r>
    </w:p>
    <w:p w14:paraId="5659EA34" w14:textId="77777777" w:rsidR="000E0AEE" w:rsidRDefault="000E0AEE" w:rsidP="00E518DC">
      <w:pPr>
        <w:pStyle w:val="ListParagraph"/>
        <w:numPr>
          <w:ilvl w:val="0"/>
          <w:numId w:val="4"/>
        </w:numPr>
        <w:spacing w:line="480" w:lineRule="auto"/>
        <w:ind w:left="993"/>
        <w:rPr>
          <w:rFonts w:ascii="Times New Roman" w:hAnsi="Times New Roman" w:cs="Times New Roman"/>
          <w:sz w:val="24"/>
          <w:szCs w:val="24"/>
        </w:rPr>
      </w:pPr>
      <w:r>
        <w:rPr>
          <w:rFonts w:ascii="Times New Roman" w:hAnsi="Times New Roman" w:cs="Times New Roman"/>
          <w:sz w:val="24"/>
          <w:szCs w:val="24"/>
        </w:rPr>
        <w:t>Bagi lembaga</w:t>
      </w:r>
    </w:p>
    <w:p w14:paraId="527AA95A" w14:textId="77777777" w:rsidR="000E0AEE" w:rsidRDefault="000E0AEE" w:rsidP="000E0AEE">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lastRenderedPageBreak/>
        <w:t>Dapat mempermudah dalam melakukan pengontrolan kegiatan-kegiatan yang akan dilakukan dan mempermudah rekapitulasi informasi mengenai pencapaian-pencapaian yang diperoleh oleh mahasiswa.</w:t>
      </w:r>
    </w:p>
    <w:p w14:paraId="46BFC114" w14:textId="77777777" w:rsidR="000E0AEE" w:rsidRDefault="000E0AEE" w:rsidP="00E518DC">
      <w:pPr>
        <w:pStyle w:val="ListParagraph"/>
        <w:numPr>
          <w:ilvl w:val="0"/>
          <w:numId w:val="4"/>
        </w:numPr>
        <w:spacing w:line="480" w:lineRule="auto"/>
        <w:ind w:left="993"/>
        <w:rPr>
          <w:rFonts w:ascii="Times New Roman" w:hAnsi="Times New Roman" w:cs="Times New Roman"/>
          <w:sz w:val="24"/>
          <w:szCs w:val="24"/>
        </w:rPr>
      </w:pPr>
      <w:r>
        <w:rPr>
          <w:rFonts w:ascii="Times New Roman" w:hAnsi="Times New Roman" w:cs="Times New Roman"/>
          <w:sz w:val="24"/>
          <w:szCs w:val="24"/>
        </w:rPr>
        <w:t>Bagi mahasiswa</w:t>
      </w:r>
    </w:p>
    <w:p w14:paraId="455EFEDF" w14:textId="77777777" w:rsidR="000E0AEE" w:rsidRDefault="000E0AEE" w:rsidP="000E0AEE">
      <w:pPr>
        <w:pStyle w:val="ListParagraph"/>
        <w:numPr>
          <w:ilvl w:val="0"/>
          <w:numId w:val="5"/>
        </w:numPr>
        <w:spacing w:line="480" w:lineRule="auto"/>
        <w:ind w:left="1417" w:hanging="425"/>
        <w:jc w:val="both"/>
        <w:rPr>
          <w:rFonts w:ascii="Times New Roman" w:hAnsi="Times New Roman" w:cs="Times New Roman"/>
          <w:sz w:val="24"/>
          <w:szCs w:val="24"/>
        </w:rPr>
      </w:pPr>
      <w:r>
        <w:rPr>
          <w:rFonts w:ascii="Times New Roman" w:hAnsi="Times New Roman" w:cs="Times New Roman"/>
          <w:sz w:val="24"/>
          <w:szCs w:val="24"/>
        </w:rPr>
        <w:t>Dapat mengetahui informasi kegiatan-kegiatan yang diadakan oleh LPPAIK.</w:t>
      </w:r>
    </w:p>
    <w:p w14:paraId="68648C59" w14:textId="77777777" w:rsidR="000E0AEE" w:rsidRDefault="000E0AEE" w:rsidP="000E0AEE">
      <w:pPr>
        <w:pStyle w:val="ListParagraph"/>
        <w:numPr>
          <w:ilvl w:val="0"/>
          <w:numId w:val="5"/>
        </w:numPr>
        <w:spacing w:line="480" w:lineRule="auto"/>
        <w:ind w:left="1417" w:hanging="425"/>
        <w:jc w:val="both"/>
        <w:rPr>
          <w:rFonts w:ascii="Times New Roman" w:hAnsi="Times New Roman" w:cs="Times New Roman"/>
          <w:sz w:val="24"/>
          <w:szCs w:val="24"/>
        </w:rPr>
      </w:pPr>
      <w:r>
        <w:rPr>
          <w:rFonts w:ascii="Times New Roman" w:hAnsi="Times New Roman" w:cs="Times New Roman"/>
          <w:sz w:val="24"/>
          <w:szCs w:val="24"/>
        </w:rPr>
        <w:t>Mengetahui sejauh mana pencapaian mahasiswa itu sendiri dalam mengikuti kegiatan-kegiatan yang telah mereka ikuti.</w:t>
      </w:r>
    </w:p>
    <w:p w14:paraId="74691C47" w14:textId="77777777" w:rsidR="000E0AEE" w:rsidRPr="00E61C3F" w:rsidRDefault="000E0AEE" w:rsidP="000E0AEE">
      <w:pPr>
        <w:pStyle w:val="ListParagraph"/>
        <w:numPr>
          <w:ilvl w:val="0"/>
          <w:numId w:val="5"/>
        </w:numPr>
        <w:spacing w:line="480" w:lineRule="auto"/>
        <w:ind w:left="1417" w:hanging="425"/>
        <w:jc w:val="both"/>
        <w:rPr>
          <w:rFonts w:ascii="Times New Roman" w:hAnsi="Times New Roman" w:cs="Times New Roman"/>
          <w:sz w:val="24"/>
          <w:szCs w:val="24"/>
        </w:rPr>
      </w:pPr>
      <w:r>
        <w:rPr>
          <w:rFonts w:ascii="Times New Roman" w:hAnsi="Times New Roman" w:cs="Times New Roman"/>
          <w:sz w:val="24"/>
          <w:szCs w:val="24"/>
        </w:rPr>
        <w:t>Mempermudah mahasiswa dalam urusan memperoleh sertifikat kelulusan BTQ dan keterangan telah mengikuti kegiatan kajian.</w:t>
      </w:r>
    </w:p>
    <w:p w14:paraId="7F6EC9D9" w14:textId="77777777" w:rsidR="000E0AEE" w:rsidRDefault="000E0AEE" w:rsidP="00E518DC">
      <w:pPr>
        <w:pStyle w:val="ListParagraph"/>
        <w:numPr>
          <w:ilvl w:val="0"/>
          <w:numId w:val="36"/>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Manfaat bagi peneliti</w:t>
      </w:r>
    </w:p>
    <w:p w14:paraId="584285FD" w14:textId="77777777" w:rsidR="000E0AEE" w:rsidRPr="00F27B34" w:rsidRDefault="000E0AEE" w:rsidP="000E0AEE">
      <w:pPr>
        <w:pStyle w:val="ListParagraph"/>
        <w:spacing w:line="480" w:lineRule="auto"/>
        <w:ind w:left="284" w:firstLine="436"/>
        <w:jc w:val="both"/>
        <w:rPr>
          <w:rFonts w:ascii="Times New Roman" w:hAnsi="Times New Roman" w:cs="Times New Roman"/>
          <w:sz w:val="24"/>
          <w:szCs w:val="24"/>
        </w:rPr>
      </w:pPr>
      <w:r w:rsidRPr="00E61C3F">
        <w:rPr>
          <w:rFonts w:ascii="Times New Roman" w:hAnsi="Times New Roman" w:cs="Times New Roman"/>
          <w:sz w:val="24"/>
          <w:szCs w:val="24"/>
        </w:rPr>
        <w:t>Untuk memeroleh gelar sarjana serta menambah pengetahuan dan wawasan dalam perancangan suatu sistem informasi berbasis web</w:t>
      </w:r>
      <w:r>
        <w:rPr>
          <w:rFonts w:ascii="Times New Roman" w:hAnsi="Times New Roman" w:cs="Times New Roman"/>
          <w:sz w:val="24"/>
          <w:szCs w:val="24"/>
        </w:rPr>
        <w:t>.</w:t>
      </w:r>
    </w:p>
    <w:p w14:paraId="0B1B1401" w14:textId="77777777" w:rsidR="000E0AEE" w:rsidRDefault="000E0AEE" w:rsidP="000E0AEE">
      <w:pPr>
        <w:spacing w:line="240" w:lineRule="auto"/>
        <w:rPr>
          <w:rFonts w:ascii="Times New Roman" w:hAnsi="Times New Roman" w:cs="Times New Roman"/>
          <w:b/>
          <w:bCs/>
          <w:sz w:val="24"/>
          <w:szCs w:val="24"/>
        </w:rPr>
      </w:pPr>
    </w:p>
    <w:p w14:paraId="5239EDBA" w14:textId="77777777" w:rsidR="000E0AEE" w:rsidRDefault="000E0AEE" w:rsidP="000E0AEE">
      <w:pPr>
        <w:spacing w:line="240" w:lineRule="auto"/>
        <w:rPr>
          <w:rFonts w:ascii="Times New Roman" w:hAnsi="Times New Roman" w:cs="Times New Roman"/>
          <w:b/>
          <w:bCs/>
          <w:sz w:val="24"/>
          <w:szCs w:val="24"/>
        </w:rPr>
      </w:pPr>
    </w:p>
    <w:p w14:paraId="299E45A8" w14:textId="77777777" w:rsidR="000E0AEE" w:rsidRDefault="000E0AEE" w:rsidP="000E0AEE">
      <w:pPr>
        <w:spacing w:line="240" w:lineRule="auto"/>
        <w:rPr>
          <w:rFonts w:ascii="Times New Roman" w:hAnsi="Times New Roman" w:cs="Times New Roman"/>
          <w:b/>
          <w:bCs/>
          <w:sz w:val="24"/>
          <w:szCs w:val="24"/>
        </w:rPr>
      </w:pPr>
    </w:p>
    <w:p w14:paraId="1B1DD9F5" w14:textId="77777777" w:rsidR="000E0AEE" w:rsidRDefault="000E0AEE" w:rsidP="000E0AEE">
      <w:pPr>
        <w:spacing w:line="240" w:lineRule="auto"/>
        <w:rPr>
          <w:rFonts w:ascii="Times New Roman" w:hAnsi="Times New Roman" w:cs="Times New Roman"/>
          <w:b/>
          <w:bCs/>
          <w:sz w:val="24"/>
          <w:szCs w:val="24"/>
        </w:rPr>
      </w:pPr>
    </w:p>
    <w:p w14:paraId="0F10E53A" w14:textId="77777777" w:rsidR="000E0AEE" w:rsidRDefault="000E0AEE" w:rsidP="000E0AEE">
      <w:pPr>
        <w:spacing w:line="240" w:lineRule="auto"/>
        <w:rPr>
          <w:rFonts w:ascii="Times New Roman" w:hAnsi="Times New Roman" w:cs="Times New Roman"/>
          <w:b/>
          <w:bCs/>
          <w:sz w:val="24"/>
          <w:szCs w:val="24"/>
        </w:rPr>
      </w:pPr>
    </w:p>
    <w:p w14:paraId="46D7903F" w14:textId="77777777" w:rsidR="000E0AEE" w:rsidRDefault="000E0AEE" w:rsidP="000E0AEE">
      <w:pPr>
        <w:spacing w:line="240" w:lineRule="auto"/>
        <w:rPr>
          <w:rFonts w:ascii="Times New Roman" w:hAnsi="Times New Roman" w:cs="Times New Roman"/>
          <w:b/>
          <w:bCs/>
          <w:sz w:val="24"/>
          <w:szCs w:val="24"/>
        </w:rPr>
      </w:pPr>
    </w:p>
    <w:p w14:paraId="7734F313" w14:textId="77777777" w:rsidR="000E0AEE" w:rsidRDefault="000E0AEE" w:rsidP="000E0AEE">
      <w:pPr>
        <w:spacing w:line="240" w:lineRule="auto"/>
        <w:rPr>
          <w:rFonts w:ascii="Times New Roman" w:hAnsi="Times New Roman" w:cs="Times New Roman"/>
          <w:b/>
          <w:bCs/>
          <w:sz w:val="24"/>
          <w:szCs w:val="24"/>
        </w:rPr>
      </w:pPr>
    </w:p>
    <w:p w14:paraId="447BBABB" w14:textId="77777777" w:rsidR="000E0AEE" w:rsidRDefault="000E0AEE" w:rsidP="000E0AEE">
      <w:pPr>
        <w:spacing w:line="240" w:lineRule="auto"/>
        <w:rPr>
          <w:rFonts w:ascii="Times New Roman" w:hAnsi="Times New Roman" w:cs="Times New Roman"/>
          <w:b/>
          <w:bCs/>
          <w:sz w:val="24"/>
          <w:szCs w:val="24"/>
        </w:rPr>
      </w:pPr>
    </w:p>
    <w:p w14:paraId="6AD44A49" w14:textId="77777777" w:rsidR="000E0AEE" w:rsidRDefault="000E0AEE" w:rsidP="000E0AEE">
      <w:pPr>
        <w:spacing w:line="240" w:lineRule="auto"/>
        <w:rPr>
          <w:rFonts w:ascii="Times New Roman" w:hAnsi="Times New Roman" w:cs="Times New Roman"/>
          <w:b/>
          <w:bCs/>
          <w:sz w:val="24"/>
          <w:szCs w:val="24"/>
        </w:rPr>
      </w:pPr>
    </w:p>
    <w:p w14:paraId="4DCE62CA" w14:textId="77777777" w:rsidR="000E0AEE" w:rsidRDefault="000E0AEE" w:rsidP="000E0AEE">
      <w:pPr>
        <w:spacing w:line="240" w:lineRule="auto"/>
        <w:rPr>
          <w:rFonts w:ascii="Times New Roman" w:hAnsi="Times New Roman" w:cs="Times New Roman"/>
          <w:b/>
          <w:bCs/>
          <w:sz w:val="24"/>
          <w:szCs w:val="24"/>
        </w:rPr>
      </w:pPr>
    </w:p>
    <w:p w14:paraId="74768919" w14:textId="77777777" w:rsidR="000E0AEE" w:rsidRDefault="000E0AEE" w:rsidP="000E0AEE">
      <w:pPr>
        <w:spacing w:line="240" w:lineRule="auto"/>
        <w:rPr>
          <w:rFonts w:ascii="Times New Roman" w:hAnsi="Times New Roman" w:cs="Times New Roman"/>
          <w:b/>
          <w:bCs/>
          <w:sz w:val="24"/>
          <w:szCs w:val="24"/>
        </w:rPr>
      </w:pPr>
    </w:p>
    <w:p w14:paraId="186485B2" w14:textId="77777777" w:rsidR="000E0AEE" w:rsidRDefault="000E0AEE" w:rsidP="000E0AEE">
      <w:pPr>
        <w:spacing w:line="240" w:lineRule="auto"/>
        <w:rPr>
          <w:rFonts w:ascii="Times New Roman" w:hAnsi="Times New Roman" w:cs="Times New Roman"/>
          <w:b/>
          <w:bCs/>
          <w:sz w:val="24"/>
          <w:szCs w:val="24"/>
        </w:rPr>
      </w:pPr>
    </w:p>
    <w:p w14:paraId="6BBD1838" w14:textId="77777777" w:rsidR="000E0AEE" w:rsidRDefault="000E0AEE" w:rsidP="000E0AEE">
      <w:pPr>
        <w:spacing w:line="240" w:lineRule="auto"/>
        <w:rPr>
          <w:rFonts w:ascii="Times New Roman" w:hAnsi="Times New Roman" w:cs="Times New Roman"/>
          <w:b/>
          <w:bCs/>
          <w:sz w:val="24"/>
          <w:szCs w:val="24"/>
        </w:rPr>
      </w:pPr>
    </w:p>
    <w:p w14:paraId="28DB1CB8" w14:textId="77777777" w:rsidR="000E0AEE" w:rsidRDefault="000E0AEE" w:rsidP="000E0AEE">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78E974B7" w14:textId="77777777" w:rsidR="000E0AEE" w:rsidRDefault="000E0AEE" w:rsidP="004F4250">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LANDASAN TEORI</w:t>
      </w:r>
    </w:p>
    <w:p w14:paraId="2F2F8153" w14:textId="77777777" w:rsidR="000E0AEE" w:rsidRDefault="000E0AEE" w:rsidP="004F4250">
      <w:pPr>
        <w:pStyle w:val="ListParagraph"/>
        <w:numPr>
          <w:ilvl w:val="0"/>
          <w:numId w:val="7"/>
        </w:numPr>
        <w:spacing w:line="480" w:lineRule="auto"/>
        <w:rPr>
          <w:rFonts w:ascii="Times New Roman" w:hAnsi="Times New Roman" w:cs="Times New Roman"/>
          <w:b/>
          <w:bCs/>
          <w:sz w:val="24"/>
          <w:szCs w:val="24"/>
        </w:rPr>
      </w:pPr>
      <w:r w:rsidRPr="00E70FEE">
        <w:rPr>
          <w:rFonts w:ascii="Times New Roman" w:hAnsi="Times New Roman" w:cs="Times New Roman"/>
          <w:b/>
          <w:bCs/>
          <w:sz w:val="24"/>
          <w:szCs w:val="24"/>
        </w:rPr>
        <w:t>Perancangan</w:t>
      </w:r>
    </w:p>
    <w:p w14:paraId="4C8115E8" w14:textId="77777777" w:rsidR="000E0AEE" w:rsidRDefault="000E0AEE" w:rsidP="000E0AE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erancangan merupakan tahapan awal untuk melakukan rancang bangun pengaplikasian suatu sistem yang menggambarkan bagaimana cara sebuah sistem itu dibentuk yang dapat berupa gambaran, rancangan dan pembuatan sektsa atau pengaturan dari beberapa elemen terpisah ke dalam suatu kesatuan yang lengkap</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et al., 2017)","plainTextFormattedCitation":"(Rianto et al., 2017)","previouslyFormattedCitation":"(Rianto et al., 2017)"},"properties":{"noteIndex":0},"schema":"https://github.com/citation-style-language/schema/raw/master/csl-citation.json"}</w:instrText>
      </w:r>
      <w:r>
        <w:rPr>
          <w:rFonts w:ascii="Times New Roman" w:hAnsi="Times New Roman" w:cs="Times New Roman"/>
          <w:sz w:val="24"/>
          <w:szCs w:val="24"/>
        </w:rPr>
        <w:fldChar w:fldCharType="separate"/>
      </w:r>
      <w:r w:rsidRPr="00AB53E8">
        <w:rPr>
          <w:rFonts w:ascii="Times New Roman" w:hAnsi="Times New Roman" w:cs="Times New Roman"/>
          <w:sz w:val="24"/>
          <w:szCs w:val="24"/>
        </w:rPr>
        <w:t>(Rianto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F324D6F" w14:textId="77777777" w:rsidR="000E0AEE" w:rsidRDefault="000E0AEE" w:rsidP="000E0AEE">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et al., 2021)","plainTextFormattedCitation":"(Fariyanto et al., 2021)","previouslyFormattedCitation":"(Fariyanto et al., 2021)"},"properties":{"noteIndex":0},"schema":"https://github.com/citation-style-language/schema/raw/master/csl-citation.json"}</w:instrText>
      </w:r>
      <w:r>
        <w:rPr>
          <w:rFonts w:ascii="Times New Roman" w:hAnsi="Times New Roman" w:cs="Times New Roman"/>
          <w:sz w:val="24"/>
          <w:szCs w:val="24"/>
        </w:rPr>
        <w:fldChar w:fldCharType="separate"/>
      </w:r>
      <w:r w:rsidRPr="00FF28C0">
        <w:rPr>
          <w:rFonts w:ascii="Times New Roman" w:hAnsi="Times New Roman" w:cs="Times New Roman"/>
          <w:sz w:val="24"/>
          <w:szCs w:val="24"/>
        </w:rPr>
        <w:t>(Fariyanto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tentang perancangan bahwa perancangan merupakan proses merencanakan, mendeskripsikan, mensketsa atau menyusun beberapa komponen-komponen elemen independen menjadi satu kepaduan fungsional yang utuh. Menurut Soetam Rizky dikutip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et al., 2017)","plainTextFormattedCitation":"(Rianto et al., 2017)","previouslyFormattedCitation":"(Rianto et al., 2017)"},"properties":{"noteIndex":0},"schema":"https://github.com/citation-style-language/schema/raw/master/csl-citation.json"}</w:instrText>
      </w:r>
      <w:r>
        <w:rPr>
          <w:rFonts w:ascii="Times New Roman" w:hAnsi="Times New Roman" w:cs="Times New Roman"/>
          <w:sz w:val="24"/>
          <w:szCs w:val="24"/>
        </w:rPr>
        <w:fldChar w:fldCharType="separate"/>
      </w:r>
      <w:r w:rsidRPr="00AB53E8">
        <w:rPr>
          <w:rFonts w:ascii="Times New Roman" w:hAnsi="Times New Roman" w:cs="Times New Roman"/>
          <w:sz w:val="24"/>
          <w:szCs w:val="24"/>
        </w:rPr>
        <w:t>(Rianto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Perancangan merupakan sebuah proses untuk mendefinsisikan sesuatu yang akan dikerjakan dengan menggunkaan teknik yang bervariasi serta didalamnya melibatkan deskripsi mengenai arsitektur serta detail komponen dan juga keterbatasan yang akan dialami dalam proses pengerjaanya”. Menurut Jogiyanto dikutipan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et al., 2021)","plainTextFormattedCitation":"(Fariyanto et al., 2021)","previouslyFormattedCitation":"(Fariyanto et al., 2021)"},"properties":{"noteIndex":0},"schema":"https://github.com/citation-style-language/schema/raw/master/csl-citation.json"}</w:instrText>
      </w:r>
      <w:r>
        <w:rPr>
          <w:rFonts w:ascii="Times New Roman" w:hAnsi="Times New Roman" w:cs="Times New Roman"/>
          <w:sz w:val="24"/>
          <w:szCs w:val="24"/>
        </w:rPr>
        <w:fldChar w:fldCharType="separate"/>
      </w:r>
      <w:r w:rsidRPr="00E70FEE">
        <w:rPr>
          <w:rFonts w:ascii="Times New Roman" w:hAnsi="Times New Roman" w:cs="Times New Roman"/>
          <w:sz w:val="24"/>
          <w:szCs w:val="24"/>
        </w:rPr>
        <w:t>(Fariyanto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Perancangan mempunyai dua tujuan, diantaranya yaitu untuk memenuhi kebutuhan pengguna sistem, dan untuk memberikan gambaran yang jelas bagi pengembang komputer dan pakar teknis terkait lainnya”. Perancangan sistem dapat dirancang dalam format diagram alir sistem (system flowchart), yaitu merupakan suatu alat grafis yang dapat digunakan untuk menampilkan proses urutan perancangan sebuah sistem.</w:t>
      </w:r>
    </w:p>
    <w:p w14:paraId="3FD6387B" w14:textId="77777777" w:rsidR="00176FF1" w:rsidRDefault="00176FF1" w:rsidP="000E0AEE">
      <w:pPr>
        <w:pStyle w:val="ListParagraph"/>
        <w:spacing w:line="480" w:lineRule="auto"/>
        <w:ind w:left="0" w:firstLine="720"/>
        <w:jc w:val="both"/>
        <w:rPr>
          <w:rFonts w:ascii="Times New Roman" w:hAnsi="Times New Roman" w:cs="Times New Roman"/>
          <w:sz w:val="24"/>
          <w:szCs w:val="24"/>
        </w:rPr>
      </w:pPr>
    </w:p>
    <w:p w14:paraId="29789DB0" w14:textId="77777777" w:rsidR="00176FF1" w:rsidRPr="00F27B34" w:rsidRDefault="00176FF1" w:rsidP="000E0AEE">
      <w:pPr>
        <w:pStyle w:val="ListParagraph"/>
        <w:spacing w:line="480" w:lineRule="auto"/>
        <w:ind w:left="0" w:firstLine="720"/>
        <w:jc w:val="both"/>
        <w:rPr>
          <w:rFonts w:ascii="Times New Roman" w:hAnsi="Times New Roman" w:cs="Times New Roman"/>
          <w:sz w:val="24"/>
          <w:szCs w:val="24"/>
        </w:rPr>
      </w:pPr>
    </w:p>
    <w:p w14:paraId="17D1613C" w14:textId="77777777" w:rsidR="000E0AEE" w:rsidRPr="00E70FEE" w:rsidRDefault="000E0AEE" w:rsidP="004F4250">
      <w:pPr>
        <w:pStyle w:val="ListParagraph"/>
        <w:numPr>
          <w:ilvl w:val="0"/>
          <w:numId w:val="7"/>
        </w:numPr>
        <w:spacing w:line="480" w:lineRule="auto"/>
        <w:rPr>
          <w:rFonts w:ascii="Times New Roman" w:hAnsi="Times New Roman" w:cs="Times New Roman"/>
          <w:b/>
          <w:bCs/>
          <w:sz w:val="24"/>
          <w:szCs w:val="24"/>
        </w:rPr>
      </w:pPr>
      <w:r w:rsidRPr="00E70FEE">
        <w:rPr>
          <w:rFonts w:ascii="Times New Roman" w:hAnsi="Times New Roman" w:cs="Times New Roman"/>
          <w:b/>
          <w:bCs/>
          <w:sz w:val="24"/>
          <w:szCs w:val="24"/>
        </w:rPr>
        <w:lastRenderedPageBreak/>
        <w:t>Sistem Informasi</w:t>
      </w:r>
    </w:p>
    <w:p w14:paraId="568C0054" w14:textId="77777777" w:rsidR="000E0AEE" w:rsidRDefault="000E0AEE" w:rsidP="004F4250">
      <w:pPr>
        <w:pStyle w:val="ListParagraph"/>
        <w:numPr>
          <w:ilvl w:val="0"/>
          <w:numId w:val="8"/>
        </w:numPr>
        <w:spacing w:line="480" w:lineRule="auto"/>
        <w:rPr>
          <w:rFonts w:ascii="Times New Roman" w:hAnsi="Times New Roman" w:cs="Times New Roman"/>
          <w:sz w:val="24"/>
          <w:szCs w:val="24"/>
        </w:rPr>
      </w:pPr>
      <w:r>
        <w:rPr>
          <w:rFonts w:ascii="Times New Roman" w:hAnsi="Times New Roman" w:cs="Times New Roman"/>
          <w:sz w:val="24"/>
          <w:szCs w:val="24"/>
        </w:rPr>
        <w:t>Sistem</w:t>
      </w:r>
    </w:p>
    <w:p w14:paraId="53F585EF" w14:textId="77777777" w:rsidR="000E0AEE" w:rsidRDefault="000E0AEE" w:rsidP="00385976">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Dalam </w:t>
      </w:r>
      <w:r w:rsidRPr="00A522C9">
        <w:rPr>
          <w:rFonts w:ascii="Times New Roman" w:hAnsi="Times New Roman" w:cs="Times New Roman"/>
          <w:sz w:val="24"/>
          <w:szCs w:val="24"/>
        </w:rPr>
        <w:t>(Anggraeni,</w:t>
      </w:r>
      <w:r>
        <w:rPr>
          <w:rFonts w:ascii="Times New Roman" w:hAnsi="Times New Roman" w:cs="Times New Roman"/>
          <w:sz w:val="24"/>
          <w:szCs w:val="24"/>
        </w:rPr>
        <w:t xml:space="preserve"> </w:t>
      </w:r>
      <w:r w:rsidRPr="00A522C9">
        <w:rPr>
          <w:rFonts w:ascii="Times New Roman" w:hAnsi="Times New Roman" w:cs="Times New Roman"/>
          <w:sz w:val="24"/>
          <w:szCs w:val="24"/>
        </w:rPr>
        <w:t>2017)</w:t>
      </w:r>
      <w:r w:rsidRPr="00A579F2">
        <w:rPr>
          <w:rFonts w:ascii="Times New Roman" w:hAnsi="Times New Roman" w:cs="Times New Roman"/>
          <w:sz w:val="24"/>
          <w:szCs w:val="24"/>
        </w:rPr>
        <w:t xml:space="preserve"> menjelaskan tentang pengertian sistem, Sistem merupakan </w:t>
      </w:r>
      <w:r>
        <w:rPr>
          <w:rFonts w:ascii="Times New Roman" w:hAnsi="Times New Roman" w:cs="Times New Roman"/>
          <w:sz w:val="24"/>
          <w:szCs w:val="24"/>
        </w:rPr>
        <w:t xml:space="preserve">sekelompok unsur yang erat hubungannya satu sama lain </w:t>
      </w:r>
      <w:r w:rsidRPr="00A579F2">
        <w:rPr>
          <w:rFonts w:ascii="Times New Roman" w:hAnsi="Times New Roman" w:cs="Times New Roman"/>
          <w:sz w:val="24"/>
          <w:szCs w:val="24"/>
        </w:rPr>
        <w:t>yang saling bekerja sama dengan ketentuan-ketentuan aturan yang sistematis dan terstruktur untuk membentuk suatu kesatuan yang melaksa</w:t>
      </w:r>
      <w:r>
        <w:rPr>
          <w:rFonts w:ascii="Times New Roman" w:hAnsi="Times New Roman" w:cs="Times New Roman"/>
          <w:sz w:val="24"/>
          <w:szCs w:val="24"/>
        </w:rPr>
        <w:t>nakan suatu fungsi untuk mencapai tujuan. Beberapa pengertian sistem menurut para ahli dalam (</w:t>
      </w:r>
      <w:r w:rsidRPr="000E0AEE">
        <w:rPr>
          <w:rFonts w:ascii="Times New Roman" w:hAnsi="Times New Roman" w:cs="Times New Roman"/>
          <w:sz w:val="24"/>
          <w:szCs w:val="24"/>
        </w:rPr>
        <w:t xml:space="preserve">Hutahaean, </w:t>
      </w:r>
      <w:r>
        <w:rPr>
          <w:rFonts w:ascii="Times New Roman" w:hAnsi="Times New Roman" w:cs="Times New Roman"/>
          <w:sz w:val="24"/>
          <w:szCs w:val="24"/>
        </w:rPr>
        <w:t>2015) diantaranya sebagai berikut:</w:t>
      </w:r>
    </w:p>
    <w:p w14:paraId="0D1FFF7D" w14:textId="77777777" w:rsidR="000E0AEE" w:rsidRDefault="000E0AEE" w:rsidP="004F4250">
      <w:pPr>
        <w:pStyle w:val="ListParagraph"/>
        <w:numPr>
          <w:ilvl w:val="0"/>
          <w:numId w:val="9"/>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Menurut Fat </w:t>
      </w:r>
      <w:r w:rsidRPr="000B192E">
        <w:rPr>
          <w:rFonts w:ascii="Times New Roman" w:hAnsi="Times New Roman" w:cs="Times New Roman"/>
          <w:sz w:val="24"/>
          <w:szCs w:val="24"/>
        </w:rPr>
        <w:t>“Sistem adalah suatu himpunan “benda” nyata atau abstrak (</w:t>
      </w:r>
      <w:r w:rsidRPr="00796374">
        <w:rPr>
          <w:rFonts w:ascii="Times New Roman" w:hAnsi="Times New Roman" w:cs="Times New Roman"/>
          <w:i/>
          <w:iCs/>
          <w:sz w:val="24"/>
          <w:szCs w:val="24"/>
        </w:rPr>
        <w:t>a set of things</w:t>
      </w:r>
      <w:r w:rsidRPr="000B192E">
        <w:rPr>
          <w:rFonts w:ascii="Times New Roman" w:hAnsi="Times New Roman" w:cs="Times New Roman"/>
          <w:sz w:val="24"/>
          <w:szCs w:val="24"/>
        </w:rPr>
        <w:t>) yang terdiri dari bagian-bagian atau komponen-komponen yang saling berkaitan, berhubungan, berketergantungan, saling mendukung, yang secara keseluruhan bersatu dalam suatu kesatuan (</w:t>
      </w:r>
      <w:r w:rsidRPr="00796374">
        <w:rPr>
          <w:rFonts w:ascii="Times New Roman" w:hAnsi="Times New Roman" w:cs="Times New Roman"/>
          <w:i/>
          <w:iCs/>
          <w:sz w:val="24"/>
          <w:szCs w:val="24"/>
        </w:rPr>
        <w:t>Unity</w:t>
      </w:r>
      <w:r w:rsidRPr="000B192E">
        <w:rPr>
          <w:rFonts w:ascii="Times New Roman" w:hAnsi="Times New Roman" w:cs="Times New Roman"/>
          <w:sz w:val="24"/>
          <w:szCs w:val="24"/>
        </w:rPr>
        <w:t>) untuk mencapai tujuan tertentu secara efisien dan efektif”.</w:t>
      </w:r>
    </w:p>
    <w:p w14:paraId="1F9913D6" w14:textId="77777777" w:rsidR="000E0AEE" w:rsidRDefault="000E0AEE" w:rsidP="00176FF1">
      <w:pPr>
        <w:pStyle w:val="ListParagraph"/>
        <w:numPr>
          <w:ilvl w:val="0"/>
          <w:numId w:val="9"/>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Menurut Jogianto “Sistem adalah kumpulan dari elemen-elemen yang berinteraksi untuk mencapai suatu tujuan tertentu. Sistem ini menggambarkan suatu kejadian-kejadian dan kesatuan yang nyata adalah suatu objek nyata, seperti tempat, benda, orang-orang yang betul-betul ada dan terjadi”.</w:t>
      </w:r>
    </w:p>
    <w:p w14:paraId="4E9ABFC6" w14:textId="77777777" w:rsidR="000E0AEE" w:rsidRPr="0074221B" w:rsidRDefault="000E0AEE" w:rsidP="00176FF1">
      <w:pPr>
        <w:pStyle w:val="ListParagraph"/>
        <w:numPr>
          <w:ilvl w:val="0"/>
          <w:numId w:val="9"/>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Menurut Jerry FutzGerald “Sistem adalah jaringan kerja dari prosedur – prosedur yang saling berhubungan, berkumpul bersama-sama untuk melakukan suatu kegiatan atau untuk menyelesaikan suatu sasaran tertentu”.</w:t>
      </w:r>
    </w:p>
    <w:p w14:paraId="21BBF044" w14:textId="77777777" w:rsidR="000E0AEE" w:rsidRDefault="000E0AEE" w:rsidP="00385976">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lastRenderedPageBreak/>
        <w:t>Secara keseluruhan sistem merupakan suatu jaringan kerja dari prosedur-prosedur yang saling berhubungan, berkumpul bersama-sama untuk melakukan suatu aktifitas atau kegiatan untuk mencapai sasaran yang ingin dicapai secara bersama-sama dengan efektif dan efisien. Pendekatan sistem yang merupakan jaringan kerja dari prosedur yang lebih menekankan langkah-langkah urutan operasi di dalam suatu sistem(</w:t>
      </w:r>
      <w:r w:rsidRPr="000E0AEE">
        <w:rPr>
          <w:rFonts w:ascii="Times New Roman" w:hAnsi="Times New Roman" w:cs="Times New Roman"/>
          <w:sz w:val="24"/>
          <w:szCs w:val="24"/>
        </w:rPr>
        <w:t xml:space="preserve">Hutahaean, </w:t>
      </w:r>
      <w:r>
        <w:rPr>
          <w:rFonts w:ascii="Times New Roman" w:hAnsi="Times New Roman" w:cs="Times New Roman"/>
          <w:sz w:val="24"/>
          <w:szCs w:val="24"/>
        </w:rPr>
        <w:t>2015).</w:t>
      </w:r>
    </w:p>
    <w:p w14:paraId="41FD124E" w14:textId="77777777" w:rsidR="000E0AEE" w:rsidRDefault="000E0AEE" w:rsidP="00385976">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Terdapat beberapa karakteristik atau sifat dari suatu sistem yaitu, sistem memiliki komponen sistem, batasan sistem, lingkungan luar sistem, penghubung sistem, masukan sistem, keluaran sistem, pengelolahan sistem dan sasaran sistem </w:t>
      </w:r>
      <w:r w:rsidRPr="00A522C9">
        <w:rPr>
          <w:rFonts w:ascii="Times New Roman" w:hAnsi="Times New Roman" w:cs="Times New Roman"/>
          <w:sz w:val="24"/>
          <w:szCs w:val="24"/>
        </w:rPr>
        <w:t>(Anggraeni,</w:t>
      </w:r>
      <w:r>
        <w:rPr>
          <w:rFonts w:ascii="Times New Roman" w:hAnsi="Times New Roman" w:cs="Times New Roman"/>
          <w:sz w:val="24"/>
          <w:szCs w:val="24"/>
        </w:rPr>
        <w:t xml:space="preserve"> </w:t>
      </w:r>
      <w:r w:rsidRPr="00A522C9">
        <w:rPr>
          <w:rFonts w:ascii="Times New Roman" w:hAnsi="Times New Roman" w:cs="Times New Roman"/>
          <w:sz w:val="24"/>
          <w:szCs w:val="24"/>
        </w:rPr>
        <w:t>2017)</w:t>
      </w:r>
      <w:r>
        <w:rPr>
          <w:rFonts w:ascii="Times New Roman" w:hAnsi="Times New Roman" w:cs="Times New Roman"/>
          <w:sz w:val="24"/>
          <w:szCs w:val="24"/>
        </w:rPr>
        <w:t>. Di dalam (</w:t>
      </w:r>
      <w:r w:rsidRPr="00176FF1">
        <w:rPr>
          <w:rFonts w:ascii="Times New Roman" w:hAnsi="Times New Roman" w:cs="Times New Roman"/>
          <w:sz w:val="24"/>
          <w:szCs w:val="24"/>
        </w:rPr>
        <w:t xml:space="preserve">Hutahaean, </w:t>
      </w:r>
      <w:r>
        <w:rPr>
          <w:rFonts w:ascii="Times New Roman" w:hAnsi="Times New Roman" w:cs="Times New Roman"/>
          <w:sz w:val="24"/>
          <w:szCs w:val="24"/>
        </w:rPr>
        <w:t>2015) menjelaskan lebih rinci dari karakteristik dari sebuah sistem. Sistem yang dapat dikatakan sistem yang baik yaitu:</w:t>
      </w:r>
    </w:p>
    <w:p w14:paraId="24B41D9E" w14:textId="77777777" w:rsidR="000E0AEE" w:rsidRPr="00192DA5" w:rsidRDefault="000E0AEE" w:rsidP="00176FF1">
      <w:pPr>
        <w:pStyle w:val="ListParagraph"/>
        <w:numPr>
          <w:ilvl w:val="0"/>
          <w:numId w:val="10"/>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Komponen m</w:t>
      </w:r>
      <w:r w:rsidRPr="00192DA5">
        <w:rPr>
          <w:rFonts w:ascii="Times New Roman" w:hAnsi="Times New Roman" w:cs="Times New Roman"/>
          <w:sz w:val="24"/>
          <w:szCs w:val="24"/>
        </w:rPr>
        <w:t>erupakan sebuah jaringan sistem yang terdiri dari sejumlah komponen-komponen yang saling berinteraksi dengan memiliki subsistem atau bagian-bagian dari sebuah sistem dengan memiliki makna saling bekerja sama membentuk suatu integritas jaringan sistem.</w:t>
      </w:r>
    </w:p>
    <w:p w14:paraId="2CE103BA" w14:textId="77777777" w:rsidR="000E0AEE" w:rsidRDefault="000E0AEE" w:rsidP="00176FF1">
      <w:pPr>
        <w:pStyle w:val="ListParagraph"/>
        <w:numPr>
          <w:ilvl w:val="0"/>
          <w:numId w:val="10"/>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Batasan Sistem (</w:t>
      </w:r>
      <w:r w:rsidRPr="00176FF1">
        <w:rPr>
          <w:rFonts w:ascii="Times New Roman" w:hAnsi="Times New Roman" w:cs="Times New Roman"/>
          <w:sz w:val="24"/>
          <w:szCs w:val="24"/>
        </w:rPr>
        <w:t>boundry</w:t>
      </w:r>
      <w:r>
        <w:rPr>
          <w:rFonts w:ascii="Times New Roman" w:hAnsi="Times New Roman" w:cs="Times New Roman"/>
          <w:sz w:val="24"/>
          <w:szCs w:val="24"/>
        </w:rPr>
        <w:t>) adalah ruang lingkup (</w:t>
      </w:r>
      <w:r w:rsidRPr="00176FF1">
        <w:rPr>
          <w:rFonts w:ascii="Times New Roman" w:hAnsi="Times New Roman" w:cs="Times New Roman"/>
          <w:sz w:val="24"/>
          <w:szCs w:val="24"/>
        </w:rPr>
        <w:t>scope</w:t>
      </w:r>
      <w:r>
        <w:rPr>
          <w:rFonts w:ascii="Times New Roman" w:hAnsi="Times New Roman" w:cs="Times New Roman"/>
          <w:sz w:val="24"/>
          <w:szCs w:val="24"/>
        </w:rPr>
        <w:t>) atau wilayah dari suatu sistem yang membatasi antara suatu sistem dengan sistem lainnya atau dengan wilayah luarnya. Batasan sistem ini memungkinkan suatu sistem dipandang sebagai suatu keutuhan sistem.</w:t>
      </w:r>
    </w:p>
    <w:p w14:paraId="4F58BB6E" w14:textId="77777777" w:rsidR="000E0AEE" w:rsidRDefault="000E0AEE" w:rsidP="00176FF1">
      <w:pPr>
        <w:pStyle w:val="ListParagraph"/>
        <w:numPr>
          <w:ilvl w:val="0"/>
          <w:numId w:val="10"/>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Lingkungan luar sistem (</w:t>
      </w:r>
      <w:r w:rsidRPr="00176FF1">
        <w:rPr>
          <w:rFonts w:ascii="Times New Roman" w:hAnsi="Times New Roman" w:cs="Times New Roman"/>
          <w:sz w:val="24"/>
          <w:szCs w:val="24"/>
        </w:rPr>
        <w:t>environment</w:t>
      </w:r>
      <w:r>
        <w:rPr>
          <w:rFonts w:ascii="Times New Roman" w:hAnsi="Times New Roman" w:cs="Times New Roman"/>
          <w:sz w:val="24"/>
          <w:szCs w:val="24"/>
        </w:rPr>
        <w:t xml:space="preserve">) merupakan luaran batasan dari sistem yang mempengaruhi sistem operasi dari suatu sistem. Lingkungan dari suatu sistem dapat bersifat menguntungkan dan </w:t>
      </w:r>
      <w:r>
        <w:rPr>
          <w:rFonts w:ascii="Times New Roman" w:hAnsi="Times New Roman" w:cs="Times New Roman"/>
          <w:sz w:val="24"/>
          <w:szCs w:val="24"/>
        </w:rPr>
        <w:lastRenderedPageBreak/>
        <w:t>merugikan perilaku yang menguntungkan harus dijaga dan perilaku yang merugikan harus dikendalikan untuk menjaga keberlangsungan hidup dari suatu sistem.</w:t>
      </w:r>
    </w:p>
    <w:p w14:paraId="1A1B4208" w14:textId="77777777" w:rsidR="000E0AEE" w:rsidRDefault="000E0AEE" w:rsidP="00176FF1">
      <w:pPr>
        <w:pStyle w:val="ListParagraph"/>
        <w:numPr>
          <w:ilvl w:val="0"/>
          <w:numId w:val="10"/>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Penghubung sistem(</w:t>
      </w:r>
      <w:r w:rsidRPr="00176FF1">
        <w:rPr>
          <w:rFonts w:ascii="Times New Roman" w:hAnsi="Times New Roman" w:cs="Times New Roman"/>
          <w:sz w:val="24"/>
          <w:szCs w:val="24"/>
        </w:rPr>
        <w:t>interface</w:t>
      </w:r>
      <w:r>
        <w:rPr>
          <w:rFonts w:ascii="Times New Roman" w:hAnsi="Times New Roman" w:cs="Times New Roman"/>
          <w:sz w:val="24"/>
          <w:szCs w:val="24"/>
        </w:rPr>
        <w:t>) adalah media penghubung antara suatu subsistem dengan subsistem yang lainnya. Dengan adanya penghubung ini memungkinkan sumber-sumber daya dapat mengalir dari satu subsistem ke subsistem lainya.</w:t>
      </w:r>
    </w:p>
    <w:p w14:paraId="22C0E2EF" w14:textId="77777777" w:rsidR="000E0AEE" w:rsidRDefault="000E0AEE" w:rsidP="00176FF1">
      <w:pPr>
        <w:pStyle w:val="ListParagraph"/>
        <w:numPr>
          <w:ilvl w:val="0"/>
          <w:numId w:val="10"/>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Masukkan sistem (</w:t>
      </w:r>
      <w:r w:rsidRPr="00176FF1">
        <w:rPr>
          <w:rFonts w:ascii="Times New Roman" w:hAnsi="Times New Roman" w:cs="Times New Roman"/>
          <w:sz w:val="24"/>
          <w:szCs w:val="24"/>
        </w:rPr>
        <w:t>input</w:t>
      </w:r>
      <w:r>
        <w:rPr>
          <w:rFonts w:ascii="Times New Roman" w:hAnsi="Times New Roman" w:cs="Times New Roman"/>
          <w:sz w:val="24"/>
          <w:szCs w:val="24"/>
        </w:rPr>
        <w:t>)</w:t>
      </w:r>
      <w:r w:rsidRPr="00176FF1">
        <w:rPr>
          <w:rFonts w:ascii="Times New Roman" w:hAnsi="Times New Roman" w:cs="Times New Roman"/>
          <w:sz w:val="24"/>
          <w:szCs w:val="24"/>
        </w:rPr>
        <w:t xml:space="preserve"> </w:t>
      </w:r>
      <w:r w:rsidRPr="00AE6753">
        <w:rPr>
          <w:rFonts w:ascii="Times New Roman" w:hAnsi="Times New Roman" w:cs="Times New Roman"/>
          <w:sz w:val="24"/>
          <w:szCs w:val="24"/>
        </w:rPr>
        <w:t>merupakan</w:t>
      </w:r>
      <w:r>
        <w:rPr>
          <w:rFonts w:ascii="Times New Roman" w:hAnsi="Times New Roman" w:cs="Times New Roman"/>
          <w:sz w:val="24"/>
          <w:szCs w:val="24"/>
        </w:rPr>
        <w:t xml:space="preserve"> energi yang diberikan kedalam suatu sistem, yang dapat berupa perawatan (</w:t>
      </w:r>
      <w:r w:rsidRPr="00176FF1">
        <w:rPr>
          <w:rFonts w:ascii="Times New Roman" w:hAnsi="Times New Roman" w:cs="Times New Roman"/>
          <w:sz w:val="24"/>
          <w:szCs w:val="24"/>
        </w:rPr>
        <w:t>maintenance input)</w:t>
      </w:r>
      <w:r>
        <w:rPr>
          <w:rFonts w:ascii="Times New Roman" w:hAnsi="Times New Roman" w:cs="Times New Roman"/>
          <w:sz w:val="24"/>
          <w:szCs w:val="24"/>
        </w:rPr>
        <w:t>, dan masukkan sinyal (</w:t>
      </w:r>
      <w:r w:rsidRPr="00176FF1">
        <w:rPr>
          <w:rFonts w:ascii="Times New Roman" w:hAnsi="Times New Roman" w:cs="Times New Roman"/>
          <w:sz w:val="24"/>
          <w:szCs w:val="24"/>
        </w:rPr>
        <w:t>signal input)</w:t>
      </w:r>
      <w:r>
        <w:rPr>
          <w:rFonts w:ascii="Times New Roman" w:hAnsi="Times New Roman" w:cs="Times New Roman"/>
          <w:sz w:val="24"/>
          <w:szCs w:val="24"/>
        </w:rPr>
        <w:t xml:space="preserve">. </w:t>
      </w:r>
      <w:r w:rsidRPr="00176FF1">
        <w:rPr>
          <w:rFonts w:ascii="Times New Roman" w:hAnsi="Times New Roman" w:cs="Times New Roman"/>
          <w:sz w:val="24"/>
          <w:szCs w:val="24"/>
        </w:rPr>
        <w:t>Maintenance</w:t>
      </w:r>
      <w:r>
        <w:rPr>
          <w:rFonts w:ascii="Times New Roman" w:hAnsi="Times New Roman" w:cs="Times New Roman"/>
          <w:sz w:val="24"/>
          <w:szCs w:val="24"/>
        </w:rPr>
        <w:t xml:space="preserve"> </w:t>
      </w:r>
      <w:r w:rsidRPr="00176FF1">
        <w:rPr>
          <w:rFonts w:ascii="Times New Roman" w:hAnsi="Times New Roman" w:cs="Times New Roman"/>
          <w:sz w:val="24"/>
          <w:szCs w:val="24"/>
        </w:rPr>
        <w:t>input</w:t>
      </w:r>
      <w:r>
        <w:rPr>
          <w:rFonts w:ascii="Times New Roman" w:hAnsi="Times New Roman" w:cs="Times New Roman"/>
          <w:sz w:val="24"/>
          <w:szCs w:val="24"/>
        </w:rPr>
        <w:t xml:space="preserve"> merupakan energi yang dimasukan dengan tujuan sistem dapat beropresi dengan semsetinya sedangkan </w:t>
      </w:r>
      <w:r w:rsidRPr="00176FF1">
        <w:rPr>
          <w:rFonts w:ascii="Times New Roman" w:hAnsi="Times New Roman" w:cs="Times New Roman"/>
          <w:sz w:val="24"/>
          <w:szCs w:val="24"/>
        </w:rPr>
        <w:t>signal input</w:t>
      </w:r>
      <w:r>
        <w:rPr>
          <w:rFonts w:ascii="Times New Roman" w:hAnsi="Times New Roman" w:cs="Times New Roman"/>
          <w:sz w:val="24"/>
          <w:szCs w:val="24"/>
        </w:rPr>
        <w:t xml:space="preserve"> merupakan energi yang diproses untuk mendapatkan suatu keluaran (</w:t>
      </w:r>
      <w:r w:rsidRPr="00176FF1">
        <w:rPr>
          <w:rFonts w:ascii="Times New Roman" w:hAnsi="Times New Roman" w:cs="Times New Roman"/>
          <w:sz w:val="24"/>
          <w:szCs w:val="24"/>
        </w:rPr>
        <w:t>output</w:t>
      </w:r>
      <w:r>
        <w:rPr>
          <w:rFonts w:ascii="Times New Roman" w:hAnsi="Times New Roman" w:cs="Times New Roman"/>
          <w:sz w:val="24"/>
          <w:szCs w:val="24"/>
        </w:rPr>
        <w:t>).</w:t>
      </w:r>
    </w:p>
    <w:p w14:paraId="7D652419" w14:textId="53FD1097" w:rsidR="000E0AEE" w:rsidRPr="00176FF1" w:rsidRDefault="000E0AEE" w:rsidP="00176FF1">
      <w:pPr>
        <w:pStyle w:val="ListParagraph"/>
        <w:numPr>
          <w:ilvl w:val="0"/>
          <w:numId w:val="10"/>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Keluaran sistem (</w:t>
      </w:r>
      <w:r w:rsidRPr="00176FF1">
        <w:rPr>
          <w:rFonts w:ascii="Times New Roman" w:hAnsi="Times New Roman" w:cs="Times New Roman"/>
          <w:sz w:val="24"/>
          <w:szCs w:val="24"/>
        </w:rPr>
        <w:t>output</w:t>
      </w:r>
      <w:r>
        <w:rPr>
          <w:rFonts w:ascii="Times New Roman" w:hAnsi="Times New Roman" w:cs="Times New Roman"/>
          <w:sz w:val="24"/>
          <w:szCs w:val="24"/>
        </w:rPr>
        <w:t>) merupakan hasil dari energi yang telah diolah dan diklasifikasikan menjadi keluaran yang berguna dan sisa pembuangan atau tidak berguna. Sebagai contoh komputer melakukan pembuangan udara panas dari suatu proses yang dilakukan, disisi lain hasil dari suatu proses yang dilakukan komputer dapat berupa informasi sebagai keluaran yang kita butuhkan.</w:t>
      </w:r>
    </w:p>
    <w:p w14:paraId="3DB76B53" w14:textId="77777777" w:rsidR="00176FF1" w:rsidRDefault="000E0AEE" w:rsidP="00176FF1">
      <w:pPr>
        <w:pStyle w:val="ListParagraph"/>
        <w:numPr>
          <w:ilvl w:val="0"/>
          <w:numId w:val="8"/>
        </w:numPr>
        <w:spacing w:line="480" w:lineRule="auto"/>
        <w:rPr>
          <w:rFonts w:ascii="Times New Roman" w:hAnsi="Times New Roman" w:cs="Times New Roman"/>
          <w:sz w:val="24"/>
          <w:szCs w:val="24"/>
        </w:rPr>
      </w:pPr>
      <w:r>
        <w:rPr>
          <w:rFonts w:ascii="Times New Roman" w:hAnsi="Times New Roman" w:cs="Times New Roman"/>
          <w:sz w:val="24"/>
          <w:szCs w:val="24"/>
        </w:rPr>
        <w:t>Informasi</w:t>
      </w:r>
    </w:p>
    <w:p w14:paraId="68AF8766" w14:textId="2D1946A1" w:rsidR="000E0AEE" w:rsidRPr="00176FF1" w:rsidRDefault="000E0AEE" w:rsidP="00385976">
      <w:pPr>
        <w:pStyle w:val="ListParagraph"/>
        <w:spacing w:line="480" w:lineRule="auto"/>
        <w:ind w:left="284" w:firstLine="436"/>
        <w:jc w:val="both"/>
        <w:rPr>
          <w:rFonts w:ascii="Times New Roman" w:hAnsi="Times New Roman" w:cs="Times New Roman"/>
          <w:sz w:val="24"/>
          <w:szCs w:val="24"/>
        </w:rPr>
      </w:pPr>
      <w:r w:rsidRPr="00176FF1">
        <w:rPr>
          <w:rFonts w:ascii="Times New Roman" w:hAnsi="Times New Roman" w:cs="Times New Roman"/>
          <w:sz w:val="24"/>
          <w:szCs w:val="24"/>
        </w:rPr>
        <w:t xml:space="preserve">Informasi merupakan sekumpulan data atau fakta yang terorganisasi dan diolah dengan cara tertentu sehingga mempunyai makna bagi penerimanya. Data yang telah diolah menjadi sesuatu yang berguna bagi penerima dan dapat memberikan keterangan atau pengetahuan. Informasi dapat juga dikatakan </w:t>
      </w:r>
      <w:r w:rsidRPr="00176FF1">
        <w:rPr>
          <w:rFonts w:ascii="Times New Roman" w:hAnsi="Times New Roman" w:cs="Times New Roman"/>
          <w:sz w:val="24"/>
          <w:szCs w:val="24"/>
        </w:rPr>
        <w:lastRenderedPageBreak/>
        <w:t>sebagai sebuah pengetahuan yang diperoleh dari pengalaman, pembelajaran, atau instruksi yang menjadi sumber data dari suatu informasi (Anggraeni, 2017).</w:t>
      </w:r>
    </w:p>
    <w:p w14:paraId="30EA4A4B" w14:textId="77777777" w:rsidR="000E0AEE" w:rsidRDefault="000E0AEE" w:rsidP="00385976">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Sedangkan menurut Sutabri kutipan (</w:t>
      </w:r>
      <w:r w:rsidRPr="0043661A">
        <w:rPr>
          <w:rFonts w:ascii="Times New Roman" w:hAnsi="Times New Roman" w:cs="Times New Roman"/>
          <w:sz w:val="24"/>
          <w:szCs w:val="24"/>
        </w:rPr>
        <w:t>Prehanto</w:t>
      </w:r>
      <w:r>
        <w:rPr>
          <w:rFonts w:ascii="Times New Roman" w:hAnsi="Times New Roman" w:cs="Times New Roman"/>
          <w:sz w:val="24"/>
          <w:szCs w:val="24"/>
        </w:rPr>
        <w:t>, 2020)</w:t>
      </w:r>
      <w:r w:rsidRPr="00176FF1">
        <w:rPr>
          <w:rFonts w:ascii="Times New Roman" w:hAnsi="Times New Roman" w:cs="Times New Roman"/>
          <w:sz w:val="24"/>
          <w:szCs w:val="24"/>
        </w:rPr>
        <w:t xml:space="preserve"> </w:t>
      </w:r>
      <w:r>
        <w:rPr>
          <w:rFonts w:ascii="Times New Roman" w:hAnsi="Times New Roman" w:cs="Times New Roman"/>
          <w:sz w:val="24"/>
          <w:szCs w:val="24"/>
        </w:rPr>
        <w:t>Informasi merupakan pengolahan data yang dapat ditafsirkan maupun diklasifikasi yang dapat dipakai dalam proses untuk mengambi sebuah keputusan. Sumber dari suatu informasi berupa data yang menggambarkan sebuah kejadian secara nyata yang telah terjadi pada waktu tertentu. Sumber ini perlu dilakukan pengelolahan memalui siklus yang dinamakan siklus pengelolahan data (</w:t>
      </w:r>
      <w:r w:rsidRPr="00176FF1">
        <w:rPr>
          <w:rFonts w:ascii="Times New Roman" w:hAnsi="Times New Roman" w:cs="Times New Roman"/>
          <w:sz w:val="24"/>
          <w:szCs w:val="24"/>
        </w:rPr>
        <w:t>data processing life cycle</w:t>
      </w:r>
      <w:r>
        <w:rPr>
          <w:rFonts w:ascii="Times New Roman" w:hAnsi="Times New Roman" w:cs="Times New Roman"/>
          <w:sz w:val="24"/>
          <w:szCs w:val="24"/>
        </w:rPr>
        <w:t xml:space="preserve">) yang didalamnya terdapat </w:t>
      </w:r>
      <w:r w:rsidRPr="00176FF1">
        <w:rPr>
          <w:rFonts w:ascii="Times New Roman" w:hAnsi="Times New Roman" w:cs="Times New Roman"/>
          <w:sz w:val="24"/>
          <w:szCs w:val="24"/>
        </w:rPr>
        <w:t>input</w:t>
      </w:r>
      <w:r>
        <w:rPr>
          <w:rFonts w:ascii="Times New Roman" w:hAnsi="Times New Roman" w:cs="Times New Roman"/>
          <w:sz w:val="24"/>
          <w:szCs w:val="24"/>
        </w:rPr>
        <w:t xml:space="preserve"> (data), model (pengolahan) dan </w:t>
      </w:r>
      <w:r w:rsidRPr="00176FF1">
        <w:rPr>
          <w:rFonts w:ascii="Times New Roman" w:hAnsi="Times New Roman" w:cs="Times New Roman"/>
          <w:sz w:val="24"/>
          <w:szCs w:val="24"/>
        </w:rPr>
        <w:t>output</w:t>
      </w:r>
      <w:r>
        <w:rPr>
          <w:rFonts w:ascii="Times New Roman" w:hAnsi="Times New Roman" w:cs="Times New Roman"/>
          <w:sz w:val="24"/>
          <w:szCs w:val="24"/>
        </w:rPr>
        <w:t xml:space="preserve"> (informasi). Hasil penggolahan dari suatu sumber informasi dapat dikatakan berharga jika informasi tersebut berguna dalam proses pengambilan keputusan. Berikut adalah ciri-ciri dari sebuah informasi yang berkualitas menurut Raymod Mc. Leod kutipan </w:t>
      </w:r>
      <w:r w:rsidRPr="00A522C9">
        <w:rPr>
          <w:rFonts w:ascii="Times New Roman" w:hAnsi="Times New Roman" w:cs="Times New Roman"/>
          <w:sz w:val="24"/>
          <w:szCs w:val="24"/>
        </w:rPr>
        <w:t>(Anggraeni,</w:t>
      </w:r>
      <w:r>
        <w:rPr>
          <w:rFonts w:ascii="Times New Roman" w:hAnsi="Times New Roman" w:cs="Times New Roman"/>
          <w:sz w:val="24"/>
          <w:szCs w:val="24"/>
        </w:rPr>
        <w:t xml:space="preserve"> </w:t>
      </w:r>
      <w:r w:rsidRPr="00A522C9">
        <w:rPr>
          <w:rFonts w:ascii="Times New Roman" w:hAnsi="Times New Roman" w:cs="Times New Roman"/>
          <w:sz w:val="24"/>
          <w:szCs w:val="24"/>
        </w:rPr>
        <w:t>2017)</w:t>
      </w:r>
      <w:r>
        <w:rPr>
          <w:rFonts w:ascii="Times New Roman" w:hAnsi="Times New Roman" w:cs="Times New Roman"/>
          <w:sz w:val="24"/>
          <w:szCs w:val="24"/>
        </w:rPr>
        <w:t xml:space="preserve"> diantaranya adalah:</w:t>
      </w:r>
    </w:p>
    <w:p w14:paraId="2730EADA" w14:textId="77777777" w:rsidR="000E0AEE" w:rsidRDefault="000E0AEE" w:rsidP="00E9468C">
      <w:pPr>
        <w:pStyle w:val="ListParagraph"/>
        <w:numPr>
          <w:ilvl w:val="0"/>
          <w:numId w:val="12"/>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Informasi harus mengambarkan keadaan yang sebenarnya dan juga informasi harus bebas dari kesalahan-kesalahan, dengan kata lain sebuah informasi haruslah akurat.</w:t>
      </w:r>
    </w:p>
    <w:p w14:paraId="1AAE6B3D" w14:textId="77777777" w:rsidR="000E0AEE" w:rsidRDefault="000E0AEE" w:rsidP="00E9468C">
      <w:pPr>
        <w:pStyle w:val="ListParagraph"/>
        <w:numPr>
          <w:ilvl w:val="0"/>
          <w:numId w:val="12"/>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Informasi itu harus tersedia atau dapat diakses pada saat informasi tersebut diperlukan dan tidak terhambat, dengan kata lain sebuah informasi haruslah tepat waktu.</w:t>
      </w:r>
    </w:p>
    <w:p w14:paraId="3054C5EC" w14:textId="77777777" w:rsidR="000E0AEE" w:rsidRDefault="000E0AEE" w:rsidP="00E9468C">
      <w:pPr>
        <w:pStyle w:val="ListParagraph"/>
        <w:numPr>
          <w:ilvl w:val="0"/>
          <w:numId w:val="12"/>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Informasi yang disajikan harus sesuai dengan yang dibutuhkan, dengan kata lain sebuah informasi haruslah tepat relevan.</w:t>
      </w:r>
    </w:p>
    <w:p w14:paraId="3F39C281" w14:textId="77777777" w:rsidR="000E0AEE" w:rsidRPr="0082416B" w:rsidRDefault="000E0AEE" w:rsidP="00E9468C">
      <w:pPr>
        <w:pStyle w:val="ListParagraph"/>
        <w:numPr>
          <w:ilvl w:val="0"/>
          <w:numId w:val="12"/>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Informasi harus disajikan secara lengkap karena bila informasi yang dihasilkan setengah-setengah akan mepengaruhi dalam pengambilan keputusan.</w:t>
      </w:r>
    </w:p>
    <w:p w14:paraId="25E7AB8D" w14:textId="77777777" w:rsidR="000E0AEE" w:rsidRDefault="000E0AEE" w:rsidP="000E0AEE">
      <w:pPr>
        <w:pStyle w:val="ListParagraph"/>
        <w:spacing w:line="240" w:lineRule="auto"/>
        <w:rPr>
          <w:rFonts w:ascii="Times New Roman" w:hAnsi="Times New Roman" w:cs="Times New Roman"/>
          <w:sz w:val="24"/>
          <w:szCs w:val="24"/>
        </w:rPr>
      </w:pPr>
    </w:p>
    <w:p w14:paraId="757CAF22" w14:textId="77777777" w:rsidR="00176FF1" w:rsidRDefault="000E0AEE" w:rsidP="00176FF1">
      <w:pPr>
        <w:pStyle w:val="ListParagraph"/>
        <w:numPr>
          <w:ilvl w:val="0"/>
          <w:numId w:val="8"/>
        </w:numPr>
        <w:spacing w:line="480" w:lineRule="auto"/>
        <w:rPr>
          <w:rFonts w:ascii="Times New Roman" w:hAnsi="Times New Roman" w:cs="Times New Roman"/>
          <w:sz w:val="24"/>
          <w:szCs w:val="24"/>
        </w:rPr>
      </w:pPr>
      <w:r>
        <w:rPr>
          <w:rFonts w:ascii="Times New Roman" w:hAnsi="Times New Roman" w:cs="Times New Roman"/>
          <w:sz w:val="24"/>
          <w:szCs w:val="24"/>
        </w:rPr>
        <w:t>Sistem Informasi</w:t>
      </w:r>
    </w:p>
    <w:p w14:paraId="61049E0C" w14:textId="32C9743A" w:rsidR="000E0AEE" w:rsidRPr="00176FF1" w:rsidRDefault="000E0AEE" w:rsidP="00385976">
      <w:pPr>
        <w:pStyle w:val="ListParagraph"/>
        <w:spacing w:line="480" w:lineRule="auto"/>
        <w:ind w:left="284" w:firstLine="436"/>
        <w:jc w:val="both"/>
        <w:rPr>
          <w:rFonts w:ascii="Times New Roman" w:hAnsi="Times New Roman" w:cs="Times New Roman"/>
          <w:sz w:val="24"/>
          <w:szCs w:val="24"/>
        </w:rPr>
      </w:pPr>
      <w:r w:rsidRPr="00176FF1">
        <w:rPr>
          <w:rFonts w:ascii="Times New Roman" w:hAnsi="Times New Roman" w:cs="Times New Roman"/>
          <w:sz w:val="24"/>
          <w:szCs w:val="24"/>
        </w:rPr>
        <w:t>Didalam (Hutahaean, 2015) menjelaskan bahwa, Sistem Informasi merupakan suatu sistem didalam suatu organisasi yang mempertemukan kebutuhan pengelolah sebuah transaksi dengan mendukung operasi yang bersifat manajerial dan kegiatan strategi dari suatu organisasi untuk menyediakan sebuah output kepada pihak luar tertentu dengan berbentuk laporan-laporan yang dibutuhkan.</w:t>
      </w:r>
    </w:p>
    <w:p w14:paraId="09300ED3" w14:textId="77777777" w:rsidR="000E0AEE" w:rsidRDefault="000E0AEE" w:rsidP="00385976">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Sistem informasi merupakan suatu sistem didalam suatu organisasi yang mempertemukan kebutuhan pengolahan transaksi harian yang mendukung fungsi pengoprasian bersifat manajerial dengan kegiatan strategi dari suatu organisasi yang bertujuan menyediakan kepada pihak luar tertentu dengan informasi yang diperlukan untuk mengambil suatu keputusan. Sistem informasi didalam suatu organisasi juga dapat dikatakan sebagai suatu sistem yang mampu menyediakan informasi bagi semua hirarki atau tingkatan didalam suatu organisasi tersebut kapan saja diperlukan. Sistem ini mampu menyimpan </w:t>
      </w:r>
      <w:bookmarkStart w:id="0" w:name="_Hlk136441031"/>
      <w:r>
        <w:rPr>
          <w:rFonts w:ascii="Times New Roman" w:hAnsi="Times New Roman" w:cs="Times New Roman"/>
          <w:sz w:val="24"/>
          <w:szCs w:val="24"/>
        </w:rPr>
        <w:t>informasi</w:t>
      </w:r>
      <w:bookmarkEnd w:id="0"/>
      <w:r>
        <w:rPr>
          <w:rFonts w:ascii="Times New Roman" w:hAnsi="Times New Roman" w:cs="Times New Roman"/>
          <w:sz w:val="24"/>
          <w:szCs w:val="24"/>
        </w:rPr>
        <w:t>, mengambil informasi, mengubah informasi, mengolah dan mengkomunikasikan informasi yang diterima dengan menggunakan sistem informasi atau peralatan sistem lainnya</w:t>
      </w:r>
      <w:r w:rsidRPr="00A522C9">
        <w:rPr>
          <w:rFonts w:ascii="Times New Roman" w:hAnsi="Times New Roman" w:cs="Times New Roman"/>
          <w:sz w:val="24"/>
          <w:szCs w:val="24"/>
        </w:rPr>
        <w:t>(Anggraeni,</w:t>
      </w:r>
      <w:r>
        <w:rPr>
          <w:rFonts w:ascii="Times New Roman" w:hAnsi="Times New Roman" w:cs="Times New Roman"/>
          <w:sz w:val="24"/>
          <w:szCs w:val="24"/>
        </w:rPr>
        <w:t xml:space="preserve"> </w:t>
      </w:r>
      <w:r w:rsidRPr="00A522C9">
        <w:rPr>
          <w:rFonts w:ascii="Times New Roman" w:hAnsi="Times New Roman" w:cs="Times New Roman"/>
          <w:sz w:val="24"/>
          <w:szCs w:val="24"/>
        </w:rPr>
        <w:t>2017)</w:t>
      </w:r>
      <w:r>
        <w:rPr>
          <w:rFonts w:ascii="Times New Roman" w:hAnsi="Times New Roman" w:cs="Times New Roman"/>
          <w:sz w:val="24"/>
          <w:szCs w:val="24"/>
        </w:rPr>
        <w:t>. Berikut merupakan ciri-ciri dari sistem informasi diantaranya yaitu:</w:t>
      </w:r>
    </w:p>
    <w:p w14:paraId="13B56DAD" w14:textId="77777777" w:rsidR="000E0AEE" w:rsidRDefault="000E0AEE" w:rsidP="00176FF1">
      <w:pPr>
        <w:pStyle w:val="ListParagraph"/>
        <w:numPr>
          <w:ilvl w:val="0"/>
          <w:numId w:val="11"/>
        </w:numPr>
        <w:spacing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t>I</w:t>
      </w:r>
      <w:r w:rsidRPr="00D121BE">
        <w:rPr>
          <w:rFonts w:ascii="Times New Roman" w:hAnsi="Times New Roman" w:cs="Times New Roman"/>
          <w:sz w:val="24"/>
          <w:szCs w:val="24"/>
        </w:rPr>
        <w:t>nfo</w:t>
      </w:r>
      <w:r>
        <w:rPr>
          <w:rFonts w:ascii="Times New Roman" w:hAnsi="Times New Roman" w:cs="Times New Roman"/>
          <w:sz w:val="24"/>
          <w:szCs w:val="24"/>
        </w:rPr>
        <w:t>r</w:t>
      </w:r>
      <w:r w:rsidRPr="00D121BE">
        <w:rPr>
          <w:rFonts w:ascii="Times New Roman" w:hAnsi="Times New Roman" w:cs="Times New Roman"/>
          <w:sz w:val="24"/>
          <w:szCs w:val="24"/>
        </w:rPr>
        <w:t xml:space="preserve">masi yang </w:t>
      </w:r>
      <w:r>
        <w:rPr>
          <w:rFonts w:ascii="Times New Roman" w:hAnsi="Times New Roman" w:cs="Times New Roman"/>
          <w:sz w:val="24"/>
          <w:szCs w:val="24"/>
        </w:rPr>
        <w:t>disajikan</w:t>
      </w:r>
      <w:r w:rsidRPr="00D121BE">
        <w:rPr>
          <w:rFonts w:ascii="Times New Roman" w:hAnsi="Times New Roman" w:cs="Times New Roman"/>
          <w:sz w:val="24"/>
          <w:szCs w:val="24"/>
        </w:rPr>
        <w:t xml:space="preserve"> sama sekali adalah informasi yang baru dan segar bagi penerimanya</w:t>
      </w:r>
      <w:r>
        <w:rPr>
          <w:rFonts w:ascii="Times New Roman" w:hAnsi="Times New Roman" w:cs="Times New Roman"/>
          <w:sz w:val="24"/>
          <w:szCs w:val="24"/>
        </w:rPr>
        <w:t>.</w:t>
      </w:r>
    </w:p>
    <w:p w14:paraId="323D4217" w14:textId="77777777" w:rsidR="000E0AEE" w:rsidRDefault="000E0AEE" w:rsidP="00176FF1">
      <w:pPr>
        <w:pStyle w:val="ListParagraph"/>
        <w:numPr>
          <w:ilvl w:val="0"/>
          <w:numId w:val="11"/>
        </w:numPr>
        <w:spacing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lastRenderedPageBreak/>
        <w:t>Dapat diperbaruhi atau memberikan modifikasi terhadap informasi yang sebelumnya telah ada.</w:t>
      </w:r>
    </w:p>
    <w:p w14:paraId="731D47B1" w14:textId="77777777" w:rsidR="000E0AEE" w:rsidRDefault="000E0AEE" w:rsidP="00176FF1">
      <w:pPr>
        <w:pStyle w:val="ListParagraph"/>
        <w:numPr>
          <w:ilvl w:val="0"/>
          <w:numId w:val="11"/>
        </w:numPr>
        <w:spacing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t>Dapat menjadi suatu koreksi dari infomasi yang terjadi kesalah sebelumnya.</w:t>
      </w:r>
    </w:p>
    <w:p w14:paraId="4B71DA18" w14:textId="430E7FCE" w:rsidR="000E0AEE" w:rsidRPr="00176FF1" w:rsidRDefault="000E0AEE" w:rsidP="00176FF1">
      <w:pPr>
        <w:pStyle w:val="ListParagraph"/>
        <w:numPr>
          <w:ilvl w:val="0"/>
          <w:numId w:val="11"/>
        </w:numPr>
        <w:spacing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t>Dapat mempertegas informasi yang telah ada sebelumnya.</w:t>
      </w:r>
    </w:p>
    <w:p w14:paraId="69C8AE5F" w14:textId="77777777" w:rsidR="000E0AEE" w:rsidRDefault="000E0AEE" w:rsidP="00176FF1">
      <w:pPr>
        <w:pStyle w:val="ListParagraph"/>
        <w:numPr>
          <w:ilvl w:val="0"/>
          <w:numId w:val="7"/>
        </w:numPr>
        <w:spacing w:line="480" w:lineRule="auto"/>
        <w:rPr>
          <w:rFonts w:ascii="Times New Roman" w:hAnsi="Times New Roman" w:cs="Times New Roman"/>
          <w:b/>
          <w:bCs/>
          <w:sz w:val="24"/>
          <w:szCs w:val="24"/>
        </w:rPr>
      </w:pPr>
      <w:r>
        <w:rPr>
          <w:rFonts w:ascii="Times New Roman" w:hAnsi="Times New Roman" w:cs="Times New Roman"/>
          <w:b/>
          <w:bCs/>
          <w:sz w:val="24"/>
          <w:szCs w:val="24"/>
        </w:rPr>
        <w:t>LPPAIK</w:t>
      </w:r>
    </w:p>
    <w:p w14:paraId="52D662AE" w14:textId="77777777" w:rsidR="000E0AEE" w:rsidRDefault="000E0AEE" w:rsidP="000E0AEE">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Lembaga Pengkajian dan Penerapan Al-Islam &amp; Kemuhammadiyahan merupakan salah satu lembaga ….</w:t>
      </w:r>
    </w:p>
    <w:p w14:paraId="059483D5" w14:textId="77777777" w:rsidR="000E0AEE" w:rsidRPr="00061651" w:rsidRDefault="000E0AEE" w:rsidP="000E0AEE">
      <w:pPr>
        <w:pStyle w:val="ListParagraph"/>
        <w:spacing w:line="360" w:lineRule="auto"/>
        <w:ind w:left="0" w:firstLine="720"/>
        <w:jc w:val="both"/>
        <w:rPr>
          <w:rFonts w:ascii="Times New Roman" w:hAnsi="Times New Roman" w:cs="Times New Roman"/>
          <w:sz w:val="24"/>
          <w:szCs w:val="24"/>
        </w:rPr>
      </w:pPr>
    </w:p>
    <w:p w14:paraId="5D0665C8" w14:textId="716E94F2" w:rsidR="000E0AEE" w:rsidRPr="00176FF1" w:rsidRDefault="000E0AEE" w:rsidP="00176FF1">
      <w:pPr>
        <w:pStyle w:val="ListParagraph"/>
        <w:numPr>
          <w:ilvl w:val="0"/>
          <w:numId w:val="7"/>
        </w:numPr>
        <w:spacing w:line="480" w:lineRule="auto"/>
        <w:rPr>
          <w:rFonts w:ascii="Times New Roman" w:hAnsi="Times New Roman" w:cs="Times New Roman"/>
          <w:b/>
          <w:bCs/>
          <w:sz w:val="24"/>
          <w:szCs w:val="24"/>
        </w:rPr>
      </w:pPr>
      <w:r>
        <w:rPr>
          <w:rFonts w:ascii="Times New Roman" w:hAnsi="Times New Roman" w:cs="Times New Roman"/>
          <w:b/>
          <w:bCs/>
          <w:sz w:val="24"/>
          <w:szCs w:val="24"/>
        </w:rPr>
        <w:t>Aplikasi Berbasis Web</w:t>
      </w:r>
    </w:p>
    <w:p w14:paraId="597B8E22" w14:textId="77777777" w:rsidR="000E0AEE" w:rsidRDefault="000E0AEE" w:rsidP="00385976">
      <w:pPr>
        <w:pStyle w:val="ListParagraph"/>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t>Website</w:t>
      </w:r>
    </w:p>
    <w:p w14:paraId="74089E71" w14:textId="77777777" w:rsidR="000E0AEE" w:rsidRDefault="000E0AEE" w:rsidP="00385976">
      <w:pPr>
        <w:pStyle w:val="ListParagraph"/>
        <w:spacing w:line="480" w:lineRule="auto"/>
        <w:ind w:left="284" w:firstLine="436"/>
        <w:jc w:val="both"/>
        <w:rPr>
          <w:rFonts w:ascii="Times New Roman" w:hAnsi="Times New Roman" w:cs="Times New Roman"/>
          <w:sz w:val="24"/>
          <w:szCs w:val="24"/>
        </w:rPr>
      </w:pPr>
      <w:r w:rsidRPr="00D25BF6">
        <w:rPr>
          <w:rFonts w:ascii="Times New Roman" w:hAnsi="Times New Roman" w:cs="Times New Roman"/>
          <w:sz w:val="24"/>
          <w:szCs w:val="24"/>
        </w:rPr>
        <w:t>Web adalah salah satu layanan yang dapat digunakan oleh seluruh pengguna internet yang terhubung secara online. Pada mulanya web merupakan ruangan informasi dalam internet dengan menggunakan teknologi hypertext, yang dimana pengguna dituntun untuk menemukan informasi dengan mengikuti tautan dalam dokumen web yang ditampilkan dalam sebuah web browser (</w:t>
      </w:r>
      <w:r w:rsidRPr="000F5A04">
        <w:rPr>
          <w:rFonts w:ascii="Times New Roman" w:hAnsi="Times New Roman" w:cs="Times New Roman"/>
          <w:sz w:val="24"/>
          <w:szCs w:val="24"/>
        </w:rPr>
        <w:t>Gunawan</w:t>
      </w:r>
      <w:r>
        <w:rPr>
          <w:rFonts w:ascii="Times New Roman" w:hAnsi="Times New Roman" w:cs="Times New Roman"/>
          <w:sz w:val="24"/>
          <w:szCs w:val="24"/>
        </w:rPr>
        <w:t>, 2019</w:t>
      </w:r>
      <w:r w:rsidRPr="00D25BF6">
        <w:rPr>
          <w:rFonts w:ascii="Times New Roman" w:hAnsi="Times New Roman" w:cs="Times New Roman"/>
          <w:sz w:val="24"/>
          <w:szCs w:val="24"/>
        </w:rPr>
        <w:t xml:space="preserve">). Sedangkan website merupakan kumpulan-kumpulan dari halaman web yang didalamnya terdapat sebuah domain yang mengandung informasi yang dibutuhkan. Website pada umumnya dibangun dari halaman-halaman web yang saling berhubungan, dengan artian bahwa website merupakan halaman yang berisikan infromasi teks, gambar, dengan memiliki animasi, suara atau gabungan dari semuanya, baik itu yang bersifat statis maupun dinamis yang membentuk satu rangkaian bangunan sederhana maupun yang kompleks dengan saling memiliki keterkaitan dengan </w:t>
      </w:r>
      <w:r w:rsidRPr="00D25BF6">
        <w:rPr>
          <w:rFonts w:ascii="Times New Roman" w:hAnsi="Times New Roman" w:cs="Times New Roman"/>
          <w:sz w:val="24"/>
          <w:szCs w:val="24"/>
        </w:rPr>
        <w:lastRenderedPageBreak/>
        <w:t>menggunakan hyperlink, sedangkan teks yang menjadi media penghubung disebut hypertext</w:t>
      </w:r>
      <w:r w:rsidRPr="00D25BF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mp; Hartawan, 2017)","plainTextFormattedCitation":"(Isa &amp; Hartawan, 2017)","previouslyFormattedCitation":"(Isa &amp; Hartawan, 2017)"},"properties":{"noteIndex":0},"schema":"https://github.com/citation-style-language/schema/raw/master/csl-citation.json"}</w:instrText>
      </w:r>
      <w:r w:rsidRPr="00D25BF6">
        <w:rPr>
          <w:rFonts w:ascii="Times New Roman" w:hAnsi="Times New Roman" w:cs="Times New Roman"/>
          <w:sz w:val="24"/>
          <w:szCs w:val="24"/>
        </w:rPr>
        <w:fldChar w:fldCharType="separate"/>
      </w:r>
      <w:r w:rsidRPr="00402A8D">
        <w:rPr>
          <w:rFonts w:ascii="Times New Roman" w:hAnsi="Times New Roman" w:cs="Times New Roman"/>
          <w:sz w:val="24"/>
          <w:szCs w:val="24"/>
        </w:rPr>
        <w:t>(Isa &amp; Hartawan, 2017)</w:t>
      </w:r>
      <w:r w:rsidRPr="00D25BF6">
        <w:rPr>
          <w:rFonts w:ascii="Times New Roman" w:hAnsi="Times New Roman" w:cs="Times New Roman"/>
          <w:sz w:val="24"/>
          <w:szCs w:val="24"/>
        </w:rPr>
        <w:fldChar w:fldCharType="end"/>
      </w:r>
      <w:r w:rsidRPr="00D25BF6">
        <w:rPr>
          <w:rFonts w:ascii="Times New Roman" w:hAnsi="Times New Roman" w:cs="Times New Roman"/>
          <w:sz w:val="24"/>
          <w:szCs w:val="24"/>
        </w:rPr>
        <w:t>.</w:t>
      </w:r>
    </w:p>
    <w:p w14:paraId="10008870" w14:textId="77777777" w:rsidR="00385976" w:rsidRDefault="000E0AEE" w:rsidP="00385976">
      <w:pPr>
        <w:pStyle w:val="ListParagraph"/>
        <w:numPr>
          <w:ilvl w:val="0"/>
          <w:numId w:val="13"/>
        </w:numPr>
        <w:spacing w:line="480" w:lineRule="auto"/>
        <w:rPr>
          <w:rFonts w:ascii="Times New Roman" w:hAnsi="Times New Roman" w:cs="Times New Roman"/>
          <w:sz w:val="24"/>
          <w:szCs w:val="24"/>
        </w:rPr>
      </w:pPr>
      <w:r>
        <w:rPr>
          <w:rFonts w:ascii="Times New Roman" w:hAnsi="Times New Roman" w:cs="Times New Roman"/>
          <w:sz w:val="24"/>
          <w:szCs w:val="24"/>
        </w:rPr>
        <w:t>Aplikasi berbasis web</w:t>
      </w:r>
    </w:p>
    <w:p w14:paraId="2EE5899E" w14:textId="77777777" w:rsidR="00385976" w:rsidRDefault="000E0AEE" w:rsidP="00385976">
      <w:pPr>
        <w:pStyle w:val="ListParagraph"/>
        <w:spacing w:line="480" w:lineRule="auto"/>
        <w:ind w:left="284" w:firstLine="436"/>
        <w:jc w:val="both"/>
        <w:rPr>
          <w:rFonts w:ascii="Times New Roman" w:hAnsi="Times New Roman" w:cs="Times New Roman"/>
          <w:sz w:val="24"/>
          <w:szCs w:val="24"/>
        </w:rPr>
      </w:pPr>
      <w:r w:rsidRPr="00385976">
        <w:rPr>
          <w:rFonts w:ascii="Times New Roman" w:hAnsi="Times New Roman" w:cs="Times New Roman"/>
          <w:sz w:val="24"/>
          <w:szCs w:val="24"/>
        </w:rPr>
        <w:t>Aplikasi berbasis web merupakan sebuah program komputer yang memanfaatkan web browser serta tekologi dari web. Aplikasi ini menggunakan sciprt server-side seperti PHP dan ASP (Active Server Pages) untuk memproses dan mengelolah data yang disimpan pada server. Selain itu, script client-side seperti HTML dan JavaScript juga digunakan untuk menampilkan informasi dan memungkinkan pengguna berinteraksi dengan aplikasi melalui form online, sistem manajemen konten, kolom komentar, dan fitur lainnya. Dengan aplikasi web, user dapat membuat dan berbagi dokumen, bekerja sama dalam suatu proyek, serta mengedit dokumen yang sama dengan menggunakan perangkat yang berbeda dan dari lokasi yang berbeda pula</w:t>
      </w:r>
      <w:r w:rsidRPr="00385976">
        <w:rPr>
          <w:rFonts w:ascii="Times New Roman" w:hAnsi="Times New Roman" w:cs="Times New Roman"/>
          <w:sz w:val="24"/>
          <w:szCs w:val="24"/>
        </w:rPr>
        <w:fldChar w:fldCharType="begin" w:fldLock="1"/>
      </w:r>
      <w:r w:rsidRPr="00385976">
        <w:rPr>
          <w:rFonts w:ascii="Times New Roman" w:hAnsi="Times New Roman" w:cs="Times New Roman"/>
          <w:sz w:val="24"/>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385976">
        <w:rPr>
          <w:rFonts w:ascii="Times New Roman" w:hAnsi="Times New Roman" w:cs="Times New Roman"/>
          <w:sz w:val="24"/>
          <w:szCs w:val="24"/>
        </w:rPr>
        <w:fldChar w:fldCharType="separate"/>
      </w:r>
      <w:r w:rsidRPr="00385976">
        <w:rPr>
          <w:rFonts w:ascii="Times New Roman" w:hAnsi="Times New Roman" w:cs="Times New Roman"/>
          <w:sz w:val="24"/>
          <w:szCs w:val="24"/>
        </w:rPr>
        <w:t>(Suryawinata, 2019)</w:t>
      </w:r>
      <w:r w:rsidRPr="00385976">
        <w:rPr>
          <w:rFonts w:ascii="Times New Roman" w:hAnsi="Times New Roman" w:cs="Times New Roman"/>
          <w:sz w:val="24"/>
          <w:szCs w:val="24"/>
        </w:rPr>
        <w:fldChar w:fldCharType="end"/>
      </w:r>
      <w:r w:rsidRPr="00385976">
        <w:rPr>
          <w:rFonts w:ascii="Times New Roman" w:hAnsi="Times New Roman" w:cs="Times New Roman"/>
          <w:sz w:val="24"/>
          <w:szCs w:val="24"/>
        </w:rPr>
        <w:t>.</w:t>
      </w:r>
    </w:p>
    <w:p w14:paraId="1F977C30" w14:textId="6A2AC390" w:rsidR="000E0AEE" w:rsidRDefault="000E0AEE" w:rsidP="00385976">
      <w:pPr>
        <w:pStyle w:val="ListParagraph"/>
        <w:spacing w:line="480" w:lineRule="auto"/>
        <w:ind w:left="284" w:firstLine="436"/>
        <w:jc w:val="both"/>
        <w:rPr>
          <w:rFonts w:ascii="Times New Roman" w:hAnsi="Times New Roman" w:cs="Times New Roman"/>
          <w:sz w:val="24"/>
          <w:szCs w:val="24"/>
        </w:rPr>
      </w:pPr>
      <w:r w:rsidRPr="000F5A04">
        <w:rPr>
          <w:rFonts w:ascii="Times New Roman" w:hAnsi="Times New Roman" w:cs="Times New Roman"/>
          <w:sz w:val="24"/>
          <w:szCs w:val="24"/>
        </w:rPr>
        <w:t>Setiap permintaan yang dilakukan oleh user pada website melalui web browser akan diproses lagi oleh aplikasi web dan hasilnya akan dikembalikan lagi kepada user yang berupa halaman halaman web yang akan tampil dilayar web browser mereka. Web site yang bersifat dinamis tergantung dari nilai data atau parameter yang dimasukkan oleh user (Gunawan</w:t>
      </w:r>
      <w:r>
        <w:rPr>
          <w:rFonts w:ascii="Times New Roman" w:hAnsi="Times New Roman" w:cs="Times New Roman"/>
          <w:sz w:val="24"/>
          <w:szCs w:val="24"/>
        </w:rPr>
        <w:t>, 2019</w:t>
      </w:r>
      <w:r w:rsidRPr="000F5A04">
        <w:rPr>
          <w:rFonts w:ascii="Times New Roman" w:hAnsi="Times New Roman" w:cs="Times New Roman"/>
          <w:sz w:val="24"/>
          <w:szCs w:val="24"/>
        </w:rPr>
        <w:t>). Berikut adalah gambaran komunikasi antara client (Web browser) dan aplikasi web.</w:t>
      </w:r>
    </w:p>
    <w:p w14:paraId="1183F5C9" w14:textId="77777777" w:rsidR="000E0AEE" w:rsidRPr="00F27B34" w:rsidRDefault="000E0AEE" w:rsidP="000E0AE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Gambar komunikasi ]</w:t>
      </w:r>
    </w:p>
    <w:p w14:paraId="0E78EA47" w14:textId="77777777" w:rsidR="000E0AEE" w:rsidRPr="00B5764F" w:rsidRDefault="000E0AEE" w:rsidP="00176FF1">
      <w:pPr>
        <w:pStyle w:val="ListParagraph"/>
        <w:numPr>
          <w:ilvl w:val="0"/>
          <w:numId w:val="7"/>
        </w:numPr>
        <w:spacing w:line="480" w:lineRule="auto"/>
        <w:rPr>
          <w:rFonts w:ascii="Times New Roman" w:hAnsi="Times New Roman" w:cs="Times New Roman"/>
          <w:b/>
          <w:bCs/>
          <w:sz w:val="24"/>
          <w:szCs w:val="24"/>
        </w:rPr>
      </w:pPr>
      <w:r>
        <w:rPr>
          <w:rFonts w:ascii="Times New Roman" w:hAnsi="Times New Roman" w:cs="Times New Roman"/>
          <w:b/>
          <w:bCs/>
          <w:sz w:val="24"/>
          <w:szCs w:val="24"/>
        </w:rPr>
        <w:t>Web Service</w:t>
      </w:r>
    </w:p>
    <w:p w14:paraId="4FC0597E" w14:textId="77777777" w:rsidR="000E0AEE" w:rsidRPr="00F27B34" w:rsidRDefault="000E0AEE" w:rsidP="00385976">
      <w:pPr>
        <w:pStyle w:val="ListParagraph"/>
        <w:spacing w:line="480" w:lineRule="auto"/>
        <w:ind w:left="0" w:firstLine="720"/>
        <w:jc w:val="both"/>
        <w:rPr>
          <w:rFonts w:ascii="Times New Roman" w:hAnsi="Times New Roman" w:cs="Times New Roman"/>
          <w:sz w:val="24"/>
          <w:szCs w:val="24"/>
        </w:rPr>
      </w:pPr>
      <w:r w:rsidRPr="00B5764F">
        <w:rPr>
          <w:rFonts w:ascii="Times New Roman" w:hAnsi="Times New Roman" w:cs="Times New Roman"/>
          <w:sz w:val="24"/>
          <w:szCs w:val="24"/>
        </w:rPr>
        <w:t xml:space="preserve">Web service adalah kumpulan layanan dari web dengan menggunakan jaringan protokol HTTP yang dapat diakses dan digunakan oleh pengguna dengan berbagai macam bahasa pemrograman, arsitektur, dan sistem operasi yang </w:t>
      </w:r>
      <w:r w:rsidRPr="00B5764F">
        <w:rPr>
          <w:rFonts w:ascii="Times New Roman" w:hAnsi="Times New Roman" w:cs="Times New Roman"/>
          <w:sz w:val="24"/>
          <w:szCs w:val="24"/>
        </w:rPr>
        <w:lastRenderedPageBreak/>
        <w:t>berbeda, layanan web service ini dapat dibuat dalam bentuk format JSON, XML maupun teks. Web service merupakan teknologi yang dapat digunakan untuk melakukan integrasi sistem dan pengembangan aplikasi dengan berbasis multiplatform. Web service dikembangkan sebagai jembatan komunikasi untuk sistem-sistem yang berbeda satu dengan yang lainnya, sehingga aplikasi memiliki jaringan, standar protokol dengan cara berkomunikasi yang sama, yang ditetapkan oleh pengembang dari web service. Oleh karena itu dengan menggunakan web service, ketergantungan pada website konvensional akan dapat teratasi. Pada umumnya ada 2 jenis protokol komunikasi web standar yaitu SOAP dan REST, Namun saat ini protokol yang paling banyak digunakan dengan memiliki kinerja yang sangat baik dan optimal adalah Representational State Transfer (REST). REST yang dapat diterapkan ke web service yang saat ini dikenal dengan nama RESTful web servcie</w:t>
      </w:r>
      <w:r w:rsidRPr="00B5764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mp; Susetyo, 2022)","plainTextFormattedCitation":"(Achsan &amp; Susetyo, 2022)","previouslyFormattedCitation":"(Achsan &amp; Susetyo, 2022)"},"properties":{"noteIndex":0},"schema":"https://github.com/citation-style-language/schema/raw/master/csl-citation.json"}</w:instrText>
      </w:r>
      <w:r w:rsidRPr="00B5764F">
        <w:rPr>
          <w:rFonts w:ascii="Times New Roman" w:hAnsi="Times New Roman" w:cs="Times New Roman"/>
          <w:sz w:val="24"/>
          <w:szCs w:val="24"/>
        </w:rPr>
        <w:fldChar w:fldCharType="separate"/>
      </w:r>
      <w:r w:rsidRPr="009C67E6">
        <w:rPr>
          <w:rFonts w:ascii="Times New Roman" w:hAnsi="Times New Roman" w:cs="Times New Roman"/>
          <w:sz w:val="24"/>
          <w:szCs w:val="24"/>
        </w:rPr>
        <w:t>(Achsan &amp; Susetyo, 2022)</w:t>
      </w:r>
      <w:r w:rsidRPr="00B5764F">
        <w:rPr>
          <w:rFonts w:ascii="Times New Roman" w:hAnsi="Times New Roman" w:cs="Times New Roman"/>
          <w:sz w:val="24"/>
          <w:szCs w:val="24"/>
        </w:rPr>
        <w:fldChar w:fldCharType="end"/>
      </w:r>
      <w:r w:rsidRPr="00B5764F">
        <w:rPr>
          <w:rFonts w:ascii="Times New Roman" w:hAnsi="Times New Roman" w:cs="Times New Roman"/>
          <w:sz w:val="24"/>
          <w:szCs w:val="24"/>
        </w:rPr>
        <w:t>.</w:t>
      </w:r>
    </w:p>
    <w:p w14:paraId="21361D5A" w14:textId="77777777" w:rsidR="000E0AEE" w:rsidRPr="00927816" w:rsidRDefault="000E0AEE" w:rsidP="00176FF1">
      <w:pPr>
        <w:pStyle w:val="ListParagraph"/>
        <w:numPr>
          <w:ilvl w:val="0"/>
          <w:numId w:val="7"/>
        </w:numPr>
        <w:spacing w:line="480" w:lineRule="auto"/>
        <w:rPr>
          <w:rFonts w:ascii="Times New Roman" w:hAnsi="Times New Roman" w:cs="Times New Roman"/>
          <w:b/>
          <w:bCs/>
          <w:sz w:val="24"/>
          <w:szCs w:val="24"/>
        </w:rPr>
      </w:pPr>
      <w:r>
        <w:rPr>
          <w:rFonts w:ascii="Times New Roman" w:hAnsi="Times New Roman" w:cs="Times New Roman"/>
          <w:b/>
          <w:bCs/>
          <w:sz w:val="24"/>
          <w:szCs w:val="24"/>
        </w:rPr>
        <w:t>RESTful API</w:t>
      </w:r>
    </w:p>
    <w:p w14:paraId="3410D2B9" w14:textId="77777777" w:rsidR="000E0AEE" w:rsidRPr="00927816" w:rsidRDefault="000E0AEE" w:rsidP="00385976">
      <w:pPr>
        <w:pStyle w:val="ListParagraph"/>
        <w:spacing w:line="480" w:lineRule="auto"/>
        <w:ind w:left="0" w:firstLine="720"/>
        <w:jc w:val="both"/>
        <w:rPr>
          <w:rFonts w:ascii="Times New Roman" w:hAnsi="Times New Roman" w:cs="Times New Roman"/>
          <w:sz w:val="24"/>
          <w:szCs w:val="24"/>
        </w:rPr>
      </w:pPr>
      <w:r w:rsidRPr="00385976">
        <w:rPr>
          <w:rFonts w:ascii="Times New Roman" w:hAnsi="Times New Roman" w:cs="Times New Roman"/>
          <w:sz w:val="24"/>
          <w:szCs w:val="24"/>
        </w:rPr>
        <w:t>Representational State Transfer</w:t>
      </w:r>
      <w:r w:rsidRPr="00927816">
        <w:rPr>
          <w:rFonts w:ascii="Times New Roman" w:hAnsi="Times New Roman" w:cs="Times New Roman"/>
          <w:sz w:val="24"/>
          <w:szCs w:val="24"/>
        </w:rPr>
        <w:t xml:space="preserve"> (REST) merupakan arsitektur perangkat lunak yang memberlakukan syarat mengenai cara API bekerja. REST pada awalnya dibuat sebagai panduan untuk mengelolah komunikasi pada jaringan kompleks seperti internet(</w:t>
      </w:r>
      <w:hyperlink r:id="rId9" w:history="1">
        <w:r>
          <w:rPr>
            <w:rFonts w:ascii="Times New Roman" w:hAnsi="Times New Roman" w:cs="Times New Roman"/>
            <w:sz w:val="24"/>
            <w:szCs w:val="24"/>
          </w:rPr>
          <w:t>A</w:t>
        </w:r>
        <w:r w:rsidRPr="00927816">
          <w:rPr>
            <w:rFonts w:ascii="Times New Roman" w:hAnsi="Times New Roman" w:cs="Times New Roman"/>
            <w:sz w:val="24"/>
            <w:szCs w:val="24"/>
          </w:rPr>
          <w:t>ws.amazon.com</w:t>
        </w:r>
      </w:hyperlink>
      <w:r w:rsidRPr="00927816">
        <w:rPr>
          <w:rFonts w:ascii="Times New Roman" w:hAnsi="Times New Roman" w:cs="Times New Roman"/>
          <w:sz w:val="24"/>
          <w:szCs w:val="24"/>
        </w:rPr>
        <w:t>). Roy Fielding dari University of California merupakan pencipta dari REST. REST merupakan layanan web yang lebih sederhanan dibandignkan arsitektur jenis SOAP, REST yang menjadi pemisah antara klien dan server memungkinkan pengembang aplikasi yang independen baik</w:t>
      </w:r>
      <w:r>
        <w:rPr>
          <w:rFonts w:ascii="Times New Roman" w:hAnsi="Times New Roman" w:cs="Times New Roman"/>
          <w:sz w:val="24"/>
          <w:szCs w:val="24"/>
        </w:rPr>
        <w:t xml:space="preserve"> </w:t>
      </w:r>
      <w:r w:rsidRPr="00927816">
        <w:rPr>
          <w:rFonts w:ascii="Times New Roman" w:hAnsi="Times New Roman" w:cs="Times New Roman"/>
          <w:sz w:val="24"/>
          <w:szCs w:val="24"/>
        </w:rPr>
        <w:t>dari sisi platform, bahasa maupun dari sisi skalabilitas</w:t>
      </w:r>
      <w:r w:rsidRPr="009278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et al., 2023)","plainTextFormattedCitation":"(Prilsafira et al., 2023)","previouslyFormattedCitation":"(Prilsafira et al., 2023)"},"properties":{"noteIndex":0},"schema":"https://github.com/citation-style-language/schema/raw/master/csl-citation.json"}</w:instrText>
      </w:r>
      <w:r w:rsidRPr="00927816">
        <w:rPr>
          <w:rFonts w:ascii="Times New Roman" w:hAnsi="Times New Roman" w:cs="Times New Roman"/>
          <w:sz w:val="24"/>
          <w:szCs w:val="24"/>
        </w:rPr>
        <w:fldChar w:fldCharType="separate"/>
      </w:r>
      <w:r w:rsidRPr="00927816">
        <w:rPr>
          <w:rFonts w:ascii="Times New Roman" w:hAnsi="Times New Roman" w:cs="Times New Roman"/>
          <w:sz w:val="24"/>
          <w:szCs w:val="24"/>
        </w:rPr>
        <w:t>(Prilsafira et al., 2023)</w:t>
      </w:r>
      <w:r w:rsidRPr="00927816">
        <w:rPr>
          <w:rFonts w:ascii="Times New Roman" w:hAnsi="Times New Roman" w:cs="Times New Roman"/>
          <w:sz w:val="24"/>
          <w:szCs w:val="24"/>
        </w:rPr>
        <w:fldChar w:fldCharType="end"/>
      </w:r>
      <w:r w:rsidRPr="00927816">
        <w:rPr>
          <w:rFonts w:ascii="Times New Roman" w:hAnsi="Times New Roman" w:cs="Times New Roman"/>
          <w:sz w:val="24"/>
          <w:szCs w:val="24"/>
        </w:rPr>
        <w:t xml:space="preserve">. </w:t>
      </w:r>
    </w:p>
    <w:p w14:paraId="0470D28F" w14:textId="77777777" w:rsidR="000E0AEE" w:rsidRPr="00927816" w:rsidRDefault="000E0AEE" w:rsidP="00385976">
      <w:pPr>
        <w:pStyle w:val="ListParagraph"/>
        <w:spacing w:line="480" w:lineRule="auto"/>
        <w:ind w:left="0" w:firstLine="720"/>
        <w:jc w:val="both"/>
        <w:rPr>
          <w:rFonts w:ascii="Times New Roman" w:hAnsi="Times New Roman" w:cs="Times New Roman"/>
          <w:sz w:val="24"/>
          <w:szCs w:val="24"/>
        </w:rPr>
      </w:pPr>
      <w:r w:rsidRPr="00385976">
        <w:rPr>
          <w:rFonts w:ascii="Times New Roman" w:hAnsi="Times New Roman" w:cs="Times New Roman"/>
          <w:sz w:val="24"/>
          <w:szCs w:val="24"/>
        </w:rPr>
        <w:lastRenderedPageBreak/>
        <w:t>Application Programming Interface</w:t>
      </w:r>
      <w:r w:rsidRPr="00927816">
        <w:rPr>
          <w:rFonts w:ascii="Times New Roman" w:hAnsi="Times New Roman" w:cs="Times New Roman"/>
          <w:sz w:val="24"/>
          <w:szCs w:val="24"/>
        </w:rPr>
        <w:t xml:space="preserve"> (API) merupakan antarmuka yang memungkinkan aplikasi </w:t>
      </w:r>
      <w:r w:rsidRPr="00385976">
        <w:rPr>
          <w:rFonts w:ascii="Times New Roman" w:hAnsi="Times New Roman" w:cs="Times New Roman"/>
          <w:sz w:val="24"/>
          <w:szCs w:val="24"/>
        </w:rPr>
        <w:t>backend</w:t>
      </w:r>
      <w:r w:rsidRPr="00927816">
        <w:rPr>
          <w:rFonts w:ascii="Times New Roman" w:hAnsi="Times New Roman" w:cs="Times New Roman"/>
          <w:sz w:val="24"/>
          <w:szCs w:val="24"/>
        </w:rPr>
        <w:t xml:space="preserve"> dapat berinteraksi dan membagikan data yang diambil melalui database. API sendiri terdiri dari elemen </w:t>
      </w:r>
      <w:r w:rsidRPr="00385976">
        <w:rPr>
          <w:rFonts w:ascii="Times New Roman" w:hAnsi="Times New Roman" w:cs="Times New Roman"/>
          <w:sz w:val="24"/>
          <w:szCs w:val="24"/>
        </w:rPr>
        <w:t>function</w:t>
      </w:r>
      <w:r w:rsidRPr="00927816">
        <w:rPr>
          <w:rFonts w:ascii="Times New Roman" w:hAnsi="Times New Roman" w:cs="Times New Roman"/>
          <w:sz w:val="24"/>
          <w:szCs w:val="24"/>
        </w:rPr>
        <w:t xml:space="preserve">, </w:t>
      </w:r>
      <w:r w:rsidRPr="00385976">
        <w:rPr>
          <w:rFonts w:ascii="Times New Roman" w:hAnsi="Times New Roman" w:cs="Times New Roman"/>
          <w:sz w:val="24"/>
          <w:szCs w:val="24"/>
        </w:rPr>
        <w:t>protocols</w:t>
      </w:r>
      <w:r w:rsidRPr="00927816">
        <w:rPr>
          <w:rFonts w:ascii="Times New Roman" w:hAnsi="Times New Roman" w:cs="Times New Roman"/>
          <w:sz w:val="24"/>
          <w:szCs w:val="24"/>
        </w:rPr>
        <w:t xml:space="preserve">, dan </w:t>
      </w:r>
      <w:r w:rsidRPr="00385976">
        <w:rPr>
          <w:rFonts w:ascii="Times New Roman" w:hAnsi="Times New Roman" w:cs="Times New Roman"/>
          <w:sz w:val="24"/>
          <w:szCs w:val="24"/>
        </w:rPr>
        <w:t>tools</w:t>
      </w:r>
      <w:r w:rsidRPr="00927816">
        <w:rPr>
          <w:rFonts w:ascii="Times New Roman" w:hAnsi="Times New Roman" w:cs="Times New Roman"/>
          <w:sz w:val="24"/>
          <w:szCs w:val="24"/>
        </w:rPr>
        <w:t xml:space="preserve"> lainnya yang digunakan pengembang untuk membuat sebuah aplikasi. Web API berjalan pada semua jenis </w:t>
      </w:r>
      <w:r w:rsidRPr="00385976">
        <w:rPr>
          <w:rFonts w:ascii="Times New Roman" w:hAnsi="Times New Roman" w:cs="Times New Roman"/>
          <w:sz w:val="24"/>
          <w:szCs w:val="24"/>
        </w:rPr>
        <w:t>server</w:t>
      </w:r>
      <w:r w:rsidRPr="00927816">
        <w:rPr>
          <w:rFonts w:ascii="Times New Roman" w:hAnsi="Times New Roman" w:cs="Times New Roman"/>
          <w:sz w:val="24"/>
          <w:szCs w:val="24"/>
        </w:rPr>
        <w:t xml:space="preserve"> baik itu Apache pada PHP, maupun Tomcat pada Spring</w:t>
      </w:r>
      <w:r>
        <w:rPr>
          <w:rFonts w:ascii="Times New Roman" w:hAnsi="Times New Roman" w:cs="Times New Roman"/>
          <w:sz w:val="24"/>
          <w:szCs w:val="24"/>
        </w:rPr>
        <w:t xml:space="preserve"> </w:t>
      </w:r>
      <w:r w:rsidRPr="00927816">
        <w:rPr>
          <w:rFonts w:ascii="Times New Roman" w:hAnsi="Times New Roman" w:cs="Times New Roman"/>
          <w:sz w:val="24"/>
          <w:szCs w:val="24"/>
        </w:rPr>
        <w:t>boot dan lain sebagainya</w:t>
      </w:r>
      <w:r w:rsidRPr="009278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et al., 2023)","plainTextFormattedCitation":"(Prilsafira et al., 2023)","previouslyFormattedCitation":"(Prilsafira et al., 2023)"},"properties":{"noteIndex":0},"schema":"https://github.com/citation-style-language/schema/raw/master/csl-citation.json"}</w:instrText>
      </w:r>
      <w:r w:rsidRPr="00927816">
        <w:rPr>
          <w:rFonts w:ascii="Times New Roman" w:hAnsi="Times New Roman" w:cs="Times New Roman"/>
          <w:sz w:val="24"/>
          <w:szCs w:val="24"/>
        </w:rPr>
        <w:fldChar w:fldCharType="separate"/>
      </w:r>
      <w:r w:rsidRPr="00927816">
        <w:rPr>
          <w:rFonts w:ascii="Times New Roman" w:hAnsi="Times New Roman" w:cs="Times New Roman"/>
          <w:sz w:val="24"/>
          <w:szCs w:val="24"/>
        </w:rPr>
        <w:t>(Prilsafira et al., 2023)</w:t>
      </w:r>
      <w:r w:rsidRPr="00927816">
        <w:rPr>
          <w:rFonts w:ascii="Times New Roman" w:hAnsi="Times New Roman" w:cs="Times New Roman"/>
          <w:sz w:val="24"/>
          <w:szCs w:val="24"/>
        </w:rPr>
        <w:fldChar w:fldCharType="end"/>
      </w:r>
      <w:r w:rsidRPr="00927816">
        <w:rPr>
          <w:rFonts w:ascii="Times New Roman" w:hAnsi="Times New Roman" w:cs="Times New Roman"/>
          <w:sz w:val="24"/>
          <w:szCs w:val="24"/>
        </w:rPr>
        <w:t>. RESTful API adalah antarmuka yang digunakan oleh dua sistem komputer untuk bertukar informasi secara aman melalui internet, dengan memiliki 6 prinsip yang harus diimplementasikan diantaranya (</w:t>
      </w:r>
      <w:r>
        <w:rPr>
          <w:rFonts w:ascii="Times New Roman" w:hAnsi="Times New Roman" w:cs="Times New Roman"/>
          <w:sz w:val="24"/>
          <w:szCs w:val="24"/>
        </w:rPr>
        <w:t>R</w:t>
      </w:r>
      <w:r w:rsidRPr="00927816">
        <w:rPr>
          <w:rFonts w:ascii="Times New Roman" w:hAnsi="Times New Roman" w:cs="Times New Roman"/>
          <w:sz w:val="24"/>
          <w:szCs w:val="24"/>
        </w:rPr>
        <w:t>estfulapi.net):</w:t>
      </w:r>
    </w:p>
    <w:p w14:paraId="774A7922" w14:textId="77777777" w:rsidR="000E0AEE" w:rsidRPr="00401B14" w:rsidRDefault="000E0AEE" w:rsidP="00385976">
      <w:pPr>
        <w:pStyle w:val="ListParagraph"/>
        <w:numPr>
          <w:ilvl w:val="0"/>
          <w:numId w:val="14"/>
        </w:numPr>
        <w:spacing w:line="480" w:lineRule="auto"/>
        <w:ind w:left="709"/>
        <w:jc w:val="both"/>
        <w:rPr>
          <w:rFonts w:ascii="Times New Roman" w:hAnsi="Times New Roman" w:cs="Times New Roman"/>
          <w:sz w:val="24"/>
          <w:szCs w:val="28"/>
        </w:rPr>
      </w:pPr>
      <w:r w:rsidRPr="00401B14">
        <w:rPr>
          <w:rFonts w:ascii="Times New Roman" w:hAnsi="Times New Roman" w:cs="Times New Roman"/>
          <w:b/>
          <w:bCs/>
          <w:i/>
          <w:iCs/>
          <w:sz w:val="24"/>
          <w:szCs w:val="28"/>
        </w:rPr>
        <w:t>Uniform Interface</w:t>
      </w:r>
      <w:r w:rsidRPr="00401B14">
        <w:rPr>
          <w:rFonts w:ascii="Times New Roman" w:hAnsi="Times New Roman" w:cs="Times New Roman"/>
          <w:sz w:val="24"/>
          <w:szCs w:val="28"/>
        </w:rPr>
        <w:t>: Menyederhanakan prinsip untuk meningkatkan visibilitas interaksi</w:t>
      </w:r>
    </w:p>
    <w:p w14:paraId="7F160E99" w14:textId="77777777" w:rsidR="000E0AEE" w:rsidRPr="00385976" w:rsidRDefault="000E0AEE" w:rsidP="00385976">
      <w:pPr>
        <w:pStyle w:val="ListParagraph"/>
        <w:numPr>
          <w:ilvl w:val="0"/>
          <w:numId w:val="14"/>
        </w:numPr>
        <w:spacing w:line="480" w:lineRule="auto"/>
        <w:ind w:left="709"/>
        <w:jc w:val="both"/>
        <w:rPr>
          <w:rFonts w:ascii="Times New Roman" w:hAnsi="Times New Roman" w:cs="Times New Roman"/>
          <w:b/>
          <w:bCs/>
          <w:i/>
          <w:iCs/>
          <w:sz w:val="24"/>
          <w:szCs w:val="28"/>
        </w:rPr>
      </w:pPr>
      <w:r w:rsidRPr="00401B14">
        <w:rPr>
          <w:rFonts w:ascii="Times New Roman" w:hAnsi="Times New Roman" w:cs="Times New Roman"/>
          <w:b/>
          <w:bCs/>
          <w:i/>
          <w:iCs/>
          <w:sz w:val="24"/>
          <w:szCs w:val="28"/>
        </w:rPr>
        <w:t>Client Server</w:t>
      </w:r>
      <w:r w:rsidRPr="00385976">
        <w:rPr>
          <w:rFonts w:ascii="Times New Roman" w:hAnsi="Times New Roman" w:cs="Times New Roman"/>
          <w:b/>
          <w:bCs/>
          <w:i/>
          <w:iCs/>
          <w:sz w:val="24"/>
          <w:szCs w:val="28"/>
        </w:rPr>
        <w:t xml:space="preserve">: </w:t>
      </w:r>
      <w:r w:rsidRPr="00385976">
        <w:rPr>
          <w:rFonts w:ascii="Times New Roman" w:hAnsi="Times New Roman" w:cs="Times New Roman"/>
          <w:sz w:val="24"/>
          <w:szCs w:val="28"/>
        </w:rPr>
        <w:t>Membantu komponen client dan server berkembang secara mandiri untuk meningkatkan portabilitas antarmuka pengguna di beragai platform dan meningkatkan skalabilitas dengan menyederhanakan komponen server.</w:t>
      </w:r>
    </w:p>
    <w:p w14:paraId="0C3B1087" w14:textId="77777777" w:rsidR="000E0AEE" w:rsidRPr="00385976" w:rsidRDefault="000E0AEE" w:rsidP="00385976">
      <w:pPr>
        <w:pStyle w:val="ListParagraph"/>
        <w:numPr>
          <w:ilvl w:val="0"/>
          <w:numId w:val="14"/>
        </w:numPr>
        <w:spacing w:line="480" w:lineRule="auto"/>
        <w:ind w:left="709"/>
        <w:jc w:val="both"/>
        <w:rPr>
          <w:rFonts w:ascii="Times New Roman" w:hAnsi="Times New Roman" w:cs="Times New Roman"/>
          <w:sz w:val="24"/>
          <w:szCs w:val="28"/>
        </w:rPr>
      </w:pPr>
      <w:r w:rsidRPr="00401B14">
        <w:rPr>
          <w:rFonts w:ascii="Times New Roman" w:hAnsi="Times New Roman" w:cs="Times New Roman"/>
          <w:b/>
          <w:bCs/>
          <w:i/>
          <w:iCs/>
          <w:sz w:val="24"/>
          <w:szCs w:val="28"/>
        </w:rPr>
        <w:t>Stateless</w:t>
      </w:r>
      <w:r w:rsidRPr="00385976">
        <w:rPr>
          <w:rFonts w:ascii="Times New Roman" w:hAnsi="Times New Roman" w:cs="Times New Roman"/>
          <w:b/>
          <w:bCs/>
          <w:i/>
          <w:iCs/>
          <w:sz w:val="24"/>
          <w:szCs w:val="28"/>
        </w:rPr>
        <w:t xml:space="preserve">: </w:t>
      </w:r>
      <w:r w:rsidRPr="00385976">
        <w:rPr>
          <w:rFonts w:ascii="Times New Roman" w:hAnsi="Times New Roman" w:cs="Times New Roman"/>
          <w:sz w:val="24"/>
          <w:szCs w:val="28"/>
        </w:rPr>
        <w:t>Status sesi dari aplikasi sepenuhnya disimpan pada klien dan server tidak pernah bergantung pada informasi dari permintaan sebelumnya dari kelien dalam artian setiap sesinya adalah independent.</w:t>
      </w:r>
    </w:p>
    <w:p w14:paraId="50F5B1C8" w14:textId="77777777" w:rsidR="000E0AEE" w:rsidRPr="00385976" w:rsidRDefault="000E0AEE" w:rsidP="00385976">
      <w:pPr>
        <w:pStyle w:val="ListParagraph"/>
        <w:numPr>
          <w:ilvl w:val="0"/>
          <w:numId w:val="14"/>
        </w:numPr>
        <w:spacing w:line="480" w:lineRule="auto"/>
        <w:ind w:left="709"/>
        <w:jc w:val="both"/>
        <w:rPr>
          <w:rFonts w:ascii="Times New Roman" w:hAnsi="Times New Roman" w:cs="Times New Roman"/>
          <w:b/>
          <w:bCs/>
          <w:i/>
          <w:iCs/>
          <w:sz w:val="24"/>
          <w:szCs w:val="28"/>
        </w:rPr>
      </w:pPr>
      <w:r w:rsidRPr="00401B14">
        <w:rPr>
          <w:rFonts w:ascii="Times New Roman" w:hAnsi="Times New Roman" w:cs="Times New Roman"/>
          <w:b/>
          <w:bCs/>
          <w:i/>
          <w:iCs/>
          <w:sz w:val="24"/>
          <w:szCs w:val="28"/>
        </w:rPr>
        <w:t>Cacheable</w:t>
      </w:r>
      <w:r w:rsidRPr="00385976">
        <w:rPr>
          <w:rFonts w:ascii="Times New Roman" w:hAnsi="Times New Roman" w:cs="Times New Roman"/>
          <w:b/>
          <w:bCs/>
          <w:i/>
          <w:iCs/>
          <w:sz w:val="24"/>
          <w:szCs w:val="28"/>
        </w:rPr>
        <w:t xml:space="preserve">: </w:t>
      </w:r>
      <w:r w:rsidRPr="00385976">
        <w:rPr>
          <w:rFonts w:ascii="Times New Roman" w:hAnsi="Times New Roman" w:cs="Times New Roman"/>
          <w:sz w:val="24"/>
          <w:szCs w:val="28"/>
        </w:rPr>
        <w:t>Respon yang disyaratan harus secara implisit atau explisit melebeli dirinya sendiri sebagai dapat di-cache atau tidak dapat di-cache. Caching sendiri memliki kemampuan untuk menyimpan salinan data yang biasa diakses di beberapa tempat misal email, username dan password.</w:t>
      </w:r>
    </w:p>
    <w:p w14:paraId="7CB21BF8" w14:textId="77777777" w:rsidR="000E0AEE" w:rsidRPr="00385976" w:rsidRDefault="000E0AEE" w:rsidP="00385976">
      <w:pPr>
        <w:pStyle w:val="ListParagraph"/>
        <w:numPr>
          <w:ilvl w:val="0"/>
          <w:numId w:val="14"/>
        </w:numPr>
        <w:spacing w:line="480" w:lineRule="auto"/>
        <w:ind w:left="709"/>
        <w:jc w:val="both"/>
        <w:rPr>
          <w:rFonts w:ascii="Times New Roman" w:hAnsi="Times New Roman" w:cs="Times New Roman"/>
          <w:b/>
          <w:bCs/>
          <w:i/>
          <w:iCs/>
          <w:sz w:val="24"/>
          <w:szCs w:val="28"/>
        </w:rPr>
      </w:pPr>
      <w:r w:rsidRPr="00B5764F">
        <w:rPr>
          <w:rFonts w:ascii="Times New Roman" w:hAnsi="Times New Roman" w:cs="Times New Roman"/>
          <w:b/>
          <w:bCs/>
          <w:i/>
          <w:iCs/>
          <w:sz w:val="24"/>
          <w:szCs w:val="28"/>
        </w:rPr>
        <w:lastRenderedPageBreak/>
        <w:t>Layered System</w:t>
      </w:r>
      <w:r w:rsidRPr="00385976">
        <w:rPr>
          <w:rFonts w:ascii="Times New Roman" w:hAnsi="Times New Roman" w:cs="Times New Roman"/>
          <w:b/>
          <w:bCs/>
          <w:i/>
          <w:iCs/>
          <w:sz w:val="24"/>
          <w:szCs w:val="28"/>
        </w:rPr>
        <w:t xml:space="preserve">: </w:t>
      </w:r>
      <w:r w:rsidRPr="00385976">
        <w:rPr>
          <w:rFonts w:ascii="Times New Roman" w:hAnsi="Times New Roman" w:cs="Times New Roman"/>
          <w:sz w:val="24"/>
          <w:szCs w:val="28"/>
        </w:rPr>
        <w:t>Sistem berlapis (Layered System) memungkinkan mendesain arsitektur terdiri dari lapisan hierarki dengan batasan interaksi diantara mereka.</w:t>
      </w:r>
    </w:p>
    <w:p w14:paraId="57E802E3" w14:textId="77777777" w:rsidR="000E0AEE" w:rsidRDefault="000E0AEE" w:rsidP="006D7339">
      <w:pPr>
        <w:pStyle w:val="ListParagraph"/>
        <w:numPr>
          <w:ilvl w:val="0"/>
          <w:numId w:val="7"/>
        </w:numPr>
        <w:spacing w:line="480" w:lineRule="auto"/>
        <w:rPr>
          <w:rFonts w:ascii="Times New Roman" w:hAnsi="Times New Roman" w:cs="Times New Roman"/>
          <w:b/>
          <w:bCs/>
          <w:sz w:val="24"/>
          <w:szCs w:val="24"/>
        </w:rPr>
      </w:pPr>
      <w:r>
        <w:rPr>
          <w:rFonts w:ascii="Times New Roman" w:hAnsi="Times New Roman" w:cs="Times New Roman"/>
          <w:b/>
          <w:bCs/>
          <w:sz w:val="24"/>
          <w:szCs w:val="24"/>
        </w:rPr>
        <w:t>Framework</w:t>
      </w:r>
    </w:p>
    <w:p w14:paraId="7D4228EB" w14:textId="4E30A5DB" w:rsidR="000E0AEE" w:rsidRPr="00385976" w:rsidRDefault="000E0AEE" w:rsidP="00385976">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Framework merupakan seperangkat library yang teroganisasi dalam bentuk arsitektur untuk memberikan kecepatan, ketepatan akurasi, kanyamanan dan juga konsistensi dalam pengembangan aplika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8-9356","abstract":"MVC dikembangkan untuk memetakan input, process, output.  Web framework  sangat cocok untuk pengembangan aplikasi berbasis web karena lebih fleksibel dan  secure.   P roses  bisnis  di  perguruan  tinggi  tidak akan lepas dari berbagai permasalahan, seperti manajemen projek yang kurang rapi, atau proses manajemen  lainnya,  informasi  yang  kurang  akurat dan responsi naskah atau dokumen menggunakan kertas,   apabila   dilakukan   berulang   maka   dapat memicu  pengeluaran  dana  yang  tidak  sedikit, pencarian   dokumen    hardcopy    dimasa   yang   akan datang juga sulit dilakukan karena tidak ada tempat penyimpanan  secara  elektronik.  Maka  untuk mengatasi permasalahan tersebut maka peneliti mengembangkan Kantor Digital berbasis  framework    dengan Metode  Waterfall .","author":[{"dropping-particle":"","family":"Sandhika Jaya","given":"Tri","non-dropping-particle":"","parse-names":false,"suffix":""},{"dropping-particle":"","family":"Sahlinal","given":"Dwirgo","non-dropping-particle":"","parse-names":false,"suffix":""},{"dropping-particle":"","family":"Manajemen Informatika","given":"Jurusan","non-dropping-particle":"","parse-names":false,"suffix":""},{"dropping-particle":"","family":"Negeri Lampung","given":"Politeknik","non-dropping-particle":"","parse-names":false,"suffix":""}],"container-title":"Jurnal Informatika: Jurnal Pengembangan IT","id":"ITEM-1","issue":"2","issued":{"date-parts":[["2017"]]},"page":"14-17","title":"Perancangan Kantor Digital Berbasis Framework dengan Metode Waterfall pada Politeknik Negeri Lampung","type":"article-journal","volume":"2"},"uris":["http://www.mendeley.com/documents/?uuid=7c24c208-8550-41f0-ba81-13cef69ef5bc"]}],"mendeley":{"formattedCitation":"(Sandhika Jaya et al., 2017)","plainTextFormattedCitation":"(Sandhika Jaya et al., 2017)","previouslyFormattedCitation":"(Sandhika Jaya et al., 2017)"},"properties":{"noteIndex":0},"schema":"https://github.com/citation-style-language/schema/raw/master/csl-citation.json"}</w:instrText>
      </w:r>
      <w:r>
        <w:rPr>
          <w:rFonts w:ascii="Times New Roman" w:hAnsi="Times New Roman" w:cs="Times New Roman"/>
          <w:sz w:val="24"/>
          <w:szCs w:val="24"/>
        </w:rPr>
        <w:fldChar w:fldCharType="separate"/>
      </w:r>
      <w:r w:rsidRPr="0001598C">
        <w:rPr>
          <w:rFonts w:ascii="Times New Roman" w:hAnsi="Times New Roman" w:cs="Times New Roman"/>
          <w:sz w:val="24"/>
          <w:szCs w:val="24"/>
        </w:rPr>
        <w:t>(Sandhika Jaya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95e2cd0-0aad-4ed3-95bb-547ffa3b3435"]}],"mendeley":{"formattedCitation":"(Sallaby &amp; Kanedi, 2020)","plainTextFormattedCitation":"(Sallaby &amp; Kanedi, 2020)","previouslyFormattedCitation":"(Sallaby &amp; Kanedi, 2020)"},"properties":{"noteIndex":0},"schema":"https://github.com/citation-style-language/schema/raw/master/csl-citation.json"}</w:instrText>
      </w:r>
      <w:r>
        <w:rPr>
          <w:rFonts w:ascii="Times New Roman" w:hAnsi="Times New Roman" w:cs="Times New Roman"/>
          <w:sz w:val="24"/>
          <w:szCs w:val="24"/>
        </w:rPr>
        <w:fldChar w:fldCharType="separate"/>
      </w:r>
      <w:r w:rsidRPr="008462D7">
        <w:rPr>
          <w:rFonts w:ascii="Times New Roman" w:hAnsi="Times New Roman" w:cs="Times New Roman"/>
          <w:sz w:val="24"/>
          <w:szCs w:val="24"/>
        </w:rPr>
        <w:t>(Sallaby &amp; Kanedi, 2020)</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tentang framework, Framework merupakan kumpulan perintah atau instruksi-instruksi yang dipadukan dalam bentuk </w:t>
      </w:r>
      <w:r w:rsidRPr="00385976">
        <w:rPr>
          <w:rFonts w:ascii="Times New Roman" w:hAnsi="Times New Roman" w:cs="Times New Roman"/>
          <w:sz w:val="24"/>
          <w:szCs w:val="24"/>
        </w:rPr>
        <w:t>class</w:t>
      </w:r>
      <w:r>
        <w:rPr>
          <w:rFonts w:ascii="Times New Roman" w:hAnsi="Times New Roman" w:cs="Times New Roman"/>
          <w:sz w:val="24"/>
          <w:szCs w:val="24"/>
        </w:rPr>
        <w:t xml:space="preserve"> dan </w:t>
      </w:r>
      <w:r w:rsidRPr="00385976">
        <w:rPr>
          <w:rFonts w:ascii="Times New Roman" w:hAnsi="Times New Roman" w:cs="Times New Roman"/>
          <w:sz w:val="24"/>
          <w:szCs w:val="24"/>
        </w:rPr>
        <w:t>function-function</w:t>
      </w:r>
      <w:r>
        <w:rPr>
          <w:rFonts w:ascii="Times New Roman" w:hAnsi="Times New Roman" w:cs="Times New Roman"/>
          <w:sz w:val="24"/>
          <w:szCs w:val="24"/>
        </w:rPr>
        <w:t xml:space="preserve"> dengan memiliki fungsi masing-masing yang bertujuan untuk mempermudah pengembang dalam memanggil perintah tanpa harus menuliskan </w:t>
      </w:r>
      <w:r w:rsidRPr="0001598C">
        <w:rPr>
          <w:rFonts w:ascii="Times New Roman" w:hAnsi="Times New Roman" w:cs="Times New Roman"/>
          <w:sz w:val="24"/>
          <w:szCs w:val="24"/>
        </w:rPr>
        <w:t>code</w:t>
      </w:r>
      <w:r>
        <w:rPr>
          <w:rFonts w:ascii="Times New Roman" w:hAnsi="Times New Roman" w:cs="Times New Roman"/>
          <w:sz w:val="24"/>
          <w:szCs w:val="24"/>
        </w:rPr>
        <w:t xml:space="preserve"> program yang sama berulang-ulang serta dengna tujuan dapat menghamat waktu pengembangan.</w:t>
      </w:r>
    </w:p>
    <w:p w14:paraId="57C0F3EE" w14:textId="77777777" w:rsidR="00385976" w:rsidRPr="00385976" w:rsidRDefault="000E0AEE" w:rsidP="006D7339">
      <w:pPr>
        <w:pStyle w:val="ListParagraph"/>
        <w:numPr>
          <w:ilvl w:val="0"/>
          <w:numId w:val="18"/>
        </w:numPr>
        <w:spacing w:line="480" w:lineRule="auto"/>
        <w:jc w:val="both"/>
        <w:rPr>
          <w:rFonts w:ascii="Times New Roman" w:hAnsi="Times New Roman" w:cs="Times New Roman"/>
          <w:sz w:val="24"/>
          <w:szCs w:val="24"/>
        </w:rPr>
      </w:pPr>
      <w:r>
        <w:rPr>
          <w:rFonts w:ascii="Times New Roman" w:hAnsi="Times New Roman" w:cs="Times New Roman"/>
          <w:i/>
          <w:iCs/>
          <w:sz w:val="24"/>
          <w:szCs w:val="24"/>
        </w:rPr>
        <w:t>ReactJS</w:t>
      </w:r>
    </w:p>
    <w:p w14:paraId="29E317D4" w14:textId="3390DED2" w:rsidR="000E0AEE" w:rsidRPr="00385976" w:rsidRDefault="000E0AEE" w:rsidP="006D7339">
      <w:pPr>
        <w:pStyle w:val="ListParagraph"/>
        <w:spacing w:line="480" w:lineRule="auto"/>
        <w:ind w:left="284" w:firstLine="436"/>
        <w:jc w:val="both"/>
        <w:rPr>
          <w:rFonts w:ascii="Times New Roman" w:hAnsi="Times New Roman" w:cs="Times New Roman"/>
          <w:sz w:val="24"/>
          <w:szCs w:val="24"/>
        </w:rPr>
      </w:pPr>
      <w:r w:rsidRPr="00385976">
        <w:rPr>
          <w:rFonts w:ascii="Times New Roman" w:hAnsi="Times New Roman" w:cs="Times New Roman"/>
          <w:sz w:val="24"/>
          <w:szCs w:val="24"/>
        </w:rPr>
        <w:t xml:space="preserve">ReactJs adalah opensource front-end library yang dikembangkan oleh Facebook untuk memfasilitasi pengembang dalam membuat komponen UI yang lebih interaktif, stateful &amp; reusable. ReactJs memiliki beberapa keunggulan dimana kerangka kerja ini memberikan kecepatan, simplicity, dan scalability. </w:t>
      </w:r>
      <w:r w:rsidRPr="00385976">
        <w:rPr>
          <w:rFonts w:ascii="Times New Roman" w:hAnsi="Times New Roman" w:cs="Times New Roman"/>
          <w:sz w:val="24"/>
          <w:szCs w:val="24"/>
        </w:rPr>
        <w:fldChar w:fldCharType="begin" w:fldLock="1"/>
      </w:r>
      <w:r w:rsidRPr="00385976">
        <w:rPr>
          <w:rFonts w:ascii="Times New Roman" w:hAnsi="Times New Roman" w:cs="Times New Roman"/>
          <w:sz w:val="24"/>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et al., 2020)","plainTextFormattedCitation":"(Nursaid et al., 2020)","previouslyFormattedCitation":"(Nursaid et al., 2020)"},"properties":{"noteIndex":0},"schema":"https://github.com/citation-style-language/schema/raw/master/csl-citation.json"}</w:instrText>
      </w:r>
      <w:r w:rsidRPr="00385976">
        <w:rPr>
          <w:rFonts w:ascii="Times New Roman" w:hAnsi="Times New Roman" w:cs="Times New Roman"/>
          <w:sz w:val="24"/>
          <w:szCs w:val="24"/>
        </w:rPr>
        <w:fldChar w:fldCharType="separate"/>
      </w:r>
      <w:r w:rsidRPr="00385976">
        <w:rPr>
          <w:rFonts w:ascii="Times New Roman" w:hAnsi="Times New Roman" w:cs="Times New Roman"/>
          <w:sz w:val="24"/>
          <w:szCs w:val="24"/>
        </w:rPr>
        <w:t>(Nursaid et al., 2020)</w:t>
      </w:r>
      <w:r w:rsidRPr="00385976">
        <w:rPr>
          <w:rFonts w:ascii="Times New Roman" w:hAnsi="Times New Roman" w:cs="Times New Roman"/>
          <w:sz w:val="24"/>
          <w:szCs w:val="24"/>
        </w:rPr>
        <w:fldChar w:fldCharType="end"/>
      </w:r>
      <w:r w:rsidRPr="00385976">
        <w:rPr>
          <w:rFonts w:ascii="Times New Roman" w:hAnsi="Times New Roman" w:cs="Times New Roman"/>
          <w:sz w:val="24"/>
          <w:szCs w:val="24"/>
        </w:rPr>
        <w:t xml:space="preserve">. ReactJs merupakan salah satu web framework paling popular di dunia Node.js, dengan memiliki dokumentasi yang baik membuat para pengembang web mudah untuk mengembangkan produk web aplikasi ataupun RESTfull API yang akan dikembangka. ReactJs juga dapat diggunakan untuk menangani pengembangan pada aplikasi single page &amp;aplikasi mobile dan dapat digunakan untuk menjadi dasar untuk </w:t>
      </w:r>
      <w:r w:rsidRPr="00385976">
        <w:rPr>
          <w:rFonts w:ascii="Times New Roman" w:hAnsi="Times New Roman" w:cs="Times New Roman"/>
          <w:sz w:val="24"/>
          <w:szCs w:val="24"/>
        </w:rPr>
        <w:lastRenderedPageBreak/>
        <w:t>mengembangkan web framwork yang lebih kompleks. ReactJs merupakan JavaScript framework yang paling populer pada saat ini dengan memiliki kemanan yang kuat dan juga memiliki komnitas yang besar. ReactJs memungkinkan pengembang untuk membuat komponen user interface (UI) yang dapat digunakan kembali(Wali &amp; Ahmad, 2018)</w:t>
      </w:r>
      <w:r w:rsidRPr="00385976">
        <w:rPr>
          <w:rFonts w:ascii="Times New Roman" w:hAnsi="Times New Roman" w:cs="Times New Roman"/>
          <w:sz w:val="24"/>
          <w:szCs w:val="24"/>
        </w:rPr>
        <w:softHyphen/>
        <w:t>. Dalam perumpamaan MVC (Model View Controller) ReactJs dapat merepresentasikan pada bagian View saja dan ini merupakan bagian terbaik dalam penyederhanaan</w:t>
      </w:r>
      <w:r w:rsidRPr="00385976">
        <w:rPr>
          <w:rFonts w:ascii="Times New Roman" w:hAnsi="Times New Roman" w:cs="Times New Roman"/>
          <w:sz w:val="24"/>
          <w:szCs w:val="24"/>
        </w:rPr>
        <w:fldChar w:fldCharType="begin" w:fldLock="1"/>
      </w:r>
      <w:r w:rsidRPr="00385976">
        <w:rPr>
          <w:rFonts w:ascii="Times New Roman" w:hAnsi="Times New Roman" w:cs="Times New Roman"/>
          <w:sz w:val="24"/>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et al., 2020)","plainTextFormattedCitation":"(Nursaid et al., 2020)","previouslyFormattedCitation":"(Nursaid et al., 2020)"},"properties":{"noteIndex":0},"schema":"https://github.com/citation-style-language/schema/raw/master/csl-citation.json"}</w:instrText>
      </w:r>
      <w:r w:rsidRPr="00385976">
        <w:rPr>
          <w:rFonts w:ascii="Times New Roman" w:hAnsi="Times New Roman" w:cs="Times New Roman"/>
          <w:sz w:val="24"/>
          <w:szCs w:val="24"/>
        </w:rPr>
        <w:fldChar w:fldCharType="separate"/>
      </w:r>
      <w:r w:rsidRPr="00385976">
        <w:rPr>
          <w:rFonts w:ascii="Times New Roman" w:hAnsi="Times New Roman" w:cs="Times New Roman"/>
          <w:sz w:val="24"/>
          <w:szCs w:val="24"/>
        </w:rPr>
        <w:t>(Nursaid et al., 2020)</w:t>
      </w:r>
      <w:r w:rsidRPr="00385976">
        <w:rPr>
          <w:rFonts w:ascii="Times New Roman" w:hAnsi="Times New Roman" w:cs="Times New Roman"/>
          <w:sz w:val="24"/>
          <w:szCs w:val="24"/>
        </w:rPr>
        <w:fldChar w:fldCharType="end"/>
      </w:r>
      <w:r w:rsidRPr="00385976">
        <w:rPr>
          <w:rFonts w:ascii="Times New Roman" w:hAnsi="Times New Roman" w:cs="Times New Roman"/>
          <w:sz w:val="24"/>
          <w:szCs w:val="24"/>
        </w:rPr>
        <w:t>.</w:t>
      </w:r>
    </w:p>
    <w:p w14:paraId="0815D9A4" w14:textId="77777777" w:rsidR="000E0AEE" w:rsidRPr="006D7339" w:rsidRDefault="000E0AEE" w:rsidP="006D7339">
      <w:pPr>
        <w:pStyle w:val="ListParagraph"/>
        <w:numPr>
          <w:ilvl w:val="0"/>
          <w:numId w:val="18"/>
        </w:numPr>
        <w:spacing w:line="480" w:lineRule="auto"/>
        <w:jc w:val="both"/>
        <w:rPr>
          <w:rFonts w:ascii="Times New Roman" w:hAnsi="Times New Roman" w:cs="Times New Roman"/>
          <w:i/>
          <w:iCs/>
          <w:sz w:val="24"/>
          <w:szCs w:val="24"/>
        </w:rPr>
      </w:pPr>
      <w:r w:rsidRPr="00434273">
        <w:rPr>
          <w:rFonts w:ascii="Times New Roman" w:hAnsi="Times New Roman" w:cs="Times New Roman"/>
          <w:i/>
          <w:iCs/>
          <w:sz w:val="24"/>
          <w:szCs w:val="24"/>
        </w:rPr>
        <w:t>Spring dan Spring boot</w:t>
      </w:r>
    </w:p>
    <w:p w14:paraId="494B0FD7" w14:textId="77777777" w:rsidR="000E0AEE" w:rsidRDefault="000E0AEE" w:rsidP="006D7339">
      <w:pPr>
        <w:pStyle w:val="ListParagraph"/>
        <w:spacing w:line="480" w:lineRule="auto"/>
        <w:ind w:left="284" w:firstLine="436"/>
        <w:jc w:val="both"/>
        <w:rPr>
          <w:rFonts w:ascii="Times New Roman" w:hAnsi="Times New Roman" w:cs="Times New Roman"/>
          <w:sz w:val="24"/>
          <w:szCs w:val="24"/>
        </w:rPr>
      </w:pPr>
      <w:r w:rsidRPr="00B5764F">
        <w:rPr>
          <w:rFonts w:ascii="Times New Roman" w:hAnsi="Times New Roman" w:cs="Times New Roman"/>
          <w:sz w:val="24"/>
          <w:szCs w:val="24"/>
        </w:rPr>
        <w:t xml:space="preserve">Spring merupakan framework yang paling populer untuk bahasa pemrogramman Java. Spring juga membuat bahasa java lebih cepat, lebih mudah, dan lebih aman untuk semua orang. Dengan berfokus pada kecepatan, kesederhanaan dan produktifitas (spring.io, </w:t>
      </w:r>
      <w:hyperlink r:id="rId10" w:history="1">
        <w:r w:rsidRPr="00B5764F">
          <w:rPr>
            <w:rFonts w:ascii="Times New Roman" w:hAnsi="Times New Roman" w:cs="Times New Roman"/>
            <w:sz w:val="24"/>
            <w:szCs w:val="24"/>
          </w:rPr>
          <w:t>https://spring.io/why-spring</w:t>
        </w:r>
      </w:hyperlink>
      <w:r w:rsidRPr="00B5764F">
        <w:rPr>
          <w:rFonts w:ascii="Times New Roman" w:hAnsi="Times New Roman" w:cs="Times New Roman"/>
          <w:sz w:val="24"/>
          <w:szCs w:val="24"/>
        </w:rPr>
        <w:t xml:space="preserve"> 5,6,2023). Spring adalah framework opensource yang dikembangkan oleh Rod Johnshon, pada tahun 1996 akhir Sun Microsystem menerbitkan spesifikasi java beans. Spesifikasi ini menjelaskan aturan pengkodean java yang memungkinkan object menjadi komponen yang dapat digunakan kembali dalam aplikasi java yang lebih kompleks</w:t>
      </w:r>
      <w:r w:rsidRPr="00B5764F">
        <w:rPr>
          <w:rFonts w:ascii="Times New Roman" w:hAnsi="Times New Roman" w:cs="Times New Roman"/>
          <w:sz w:val="24"/>
          <w:szCs w:val="24"/>
        </w:rPr>
        <w:fldChar w:fldCharType="begin" w:fldLock="1"/>
      </w:r>
      <w:r w:rsidRPr="00B5764F">
        <w:rPr>
          <w:rFonts w:ascii="Times New Roman" w:hAnsi="Times New Roman" w:cs="Times New Roman"/>
          <w:sz w:val="24"/>
          <w:szCs w:val="24"/>
        </w:rP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gan REST API SIABANG (Sistem Administrasi Pembangunan) Menggunakan Java","type":"article-journal","volume":"4"},"uris":["http://www.mendeley.com/documents/?uuid=385863a2-725a-4203-b864-1c9ebde1248f"]}],"mendeley":{"formattedCitation":"(Pratama &amp; Robbani, 2023)","plainTextFormattedCitation":"(Pratama &amp; Robbani, 2023)","previouslyFormattedCitation":"(Pratama &amp; Robbani, 2023)"},"properties":{"noteIndex":0},"schema":"https://github.com/citation-style-language/schema/raw/master/csl-citation.json"}</w:instrText>
      </w:r>
      <w:r w:rsidRPr="00B5764F">
        <w:rPr>
          <w:rFonts w:ascii="Times New Roman" w:hAnsi="Times New Roman" w:cs="Times New Roman"/>
          <w:sz w:val="24"/>
          <w:szCs w:val="24"/>
        </w:rPr>
        <w:fldChar w:fldCharType="separate"/>
      </w:r>
      <w:r w:rsidRPr="00B5764F">
        <w:rPr>
          <w:rFonts w:ascii="Times New Roman" w:hAnsi="Times New Roman" w:cs="Times New Roman"/>
          <w:sz w:val="24"/>
          <w:szCs w:val="24"/>
        </w:rPr>
        <w:t>(Pratama &amp; Robbani, 2023)</w:t>
      </w:r>
      <w:r w:rsidRPr="00B5764F">
        <w:rPr>
          <w:rFonts w:ascii="Times New Roman" w:hAnsi="Times New Roman" w:cs="Times New Roman"/>
          <w:sz w:val="24"/>
          <w:szCs w:val="24"/>
        </w:rPr>
        <w:fldChar w:fldCharType="end"/>
      </w:r>
      <w:r w:rsidRPr="00B5764F">
        <w:rPr>
          <w:rFonts w:ascii="Times New Roman" w:hAnsi="Times New Roman" w:cs="Times New Roman"/>
          <w:sz w:val="24"/>
          <w:szCs w:val="24"/>
        </w:rPr>
        <w:t xml:space="preserve">. Spring memiliki banyak sub framework salah satunya adalah Spring Boot. Sprinng Boot menyediakan module-module siap pakai, yang dapat memudahkan untuk membangun sebuah aplikasi berbasis restfull web service </w:t>
      </w:r>
      <w:r w:rsidRPr="00B5764F">
        <w:rPr>
          <w:rFonts w:ascii="Times New Roman" w:hAnsi="Times New Roman" w:cs="Times New Roman"/>
          <w:sz w:val="24"/>
          <w:szCs w:val="24"/>
        </w:rPr>
        <w:fldChar w:fldCharType="begin" w:fldLock="1"/>
      </w:r>
      <w:r w:rsidRPr="00B5764F">
        <w:rPr>
          <w:rFonts w:ascii="Times New Roman" w:hAnsi="Times New Roman" w:cs="Times New Roman"/>
          <w:sz w:val="24"/>
          <w:szCs w:val="24"/>
        </w:rP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rsidRPr="00B5764F">
        <w:rPr>
          <w:rFonts w:ascii="Times New Roman" w:hAnsi="Times New Roman" w:cs="Times New Roman"/>
          <w:sz w:val="24"/>
          <w:szCs w:val="24"/>
        </w:rPr>
        <w:fldChar w:fldCharType="separate"/>
      </w:r>
      <w:r w:rsidRPr="00B5764F">
        <w:rPr>
          <w:rFonts w:ascii="Times New Roman" w:hAnsi="Times New Roman" w:cs="Times New Roman"/>
          <w:sz w:val="24"/>
          <w:szCs w:val="24"/>
        </w:rPr>
        <w:t>(Umbu Dagha, 2021)</w:t>
      </w:r>
      <w:r w:rsidRPr="00B5764F">
        <w:rPr>
          <w:rFonts w:ascii="Times New Roman" w:hAnsi="Times New Roman" w:cs="Times New Roman"/>
          <w:sz w:val="24"/>
          <w:szCs w:val="24"/>
        </w:rPr>
        <w:fldChar w:fldCharType="end"/>
      </w:r>
      <w:r w:rsidRPr="00B5764F">
        <w:rPr>
          <w:rFonts w:ascii="Times New Roman" w:hAnsi="Times New Roman" w:cs="Times New Roman"/>
          <w:sz w:val="24"/>
          <w:szCs w:val="24"/>
        </w:rPr>
        <w:t>.</w:t>
      </w:r>
    </w:p>
    <w:p w14:paraId="5FAB8BD6" w14:textId="77777777" w:rsidR="000E0AEE" w:rsidRPr="00030FC6" w:rsidRDefault="000E0AEE" w:rsidP="006D7339">
      <w:pPr>
        <w:pStyle w:val="ListParagraph"/>
        <w:numPr>
          <w:ilvl w:val="0"/>
          <w:numId w:val="7"/>
        </w:numPr>
        <w:spacing w:line="480" w:lineRule="auto"/>
        <w:rPr>
          <w:rFonts w:ascii="Times New Roman" w:hAnsi="Times New Roman" w:cs="Times New Roman"/>
          <w:b/>
          <w:bCs/>
          <w:sz w:val="24"/>
          <w:szCs w:val="24"/>
        </w:rPr>
      </w:pPr>
      <w:r>
        <w:rPr>
          <w:rFonts w:ascii="Times New Roman" w:hAnsi="Times New Roman" w:cs="Times New Roman"/>
          <w:b/>
          <w:bCs/>
          <w:sz w:val="24"/>
          <w:szCs w:val="24"/>
        </w:rPr>
        <w:t>Basis data</w:t>
      </w:r>
    </w:p>
    <w:p w14:paraId="3A4EBEA9" w14:textId="77777777" w:rsidR="006D7339" w:rsidRDefault="000E0AEE" w:rsidP="006D7339">
      <w:pPr>
        <w:pStyle w:val="ListParagraph"/>
        <w:numPr>
          <w:ilvl w:val="0"/>
          <w:numId w:val="15"/>
        </w:numPr>
        <w:spacing w:line="480" w:lineRule="auto"/>
        <w:rPr>
          <w:rFonts w:ascii="Times New Roman" w:hAnsi="Times New Roman" w:cs="Times New Roman"/>
          <w:sz w:val="24"/>
          <w:szCs w:val="24"/>
        </w:rPr>
      </w:pPr>
      <w:r>
        <w:rPr>
          <w:rFonts w:ascii="Times New Roman" w:hAnsi="Times New Roman" w:cs="Times New Roman"/>
          <w:sz w:val="24"/>
          <w:szCs w:val="24"/>
        </w:rPr>
        <w:t>Database</w:t>
      </w:r>
    </w:p>
    <w:p w14:paraId="2082A6D3" w14:textId="7EE535D2" w:rsidR="000E0AEE" w:rsidRPr="006D7339" w:rsidRDefault="000E0AEE" w:rsidP="006D7339">
      <w:pPr>
        <w:pStyle w:val="ListParagraph"/>
        <w:spacing w:line="480" w:lineRule="auto"/>
        <w:ind w:left="284" w:firstLine="436"/>
        <w:jc w:val="both"/>
        <w:rPr>
          <w:rFonts w:ascii="Times New Roman" w:hAnsi="Times New Roman" w:cs="Times New Roman"/>
          <w:sz w:val="24"/>
          <w:szCs w:val="24"/>
        </w:rPr>
      </w:pPr>
      <w:r w:rsidRPr="006D7339">
        <w:rPr>
          <w:rFonts w:ascii="Times New Roman" w:hAnsi="Times New Roman" w:cs="Times New Roman"/>
          <w:sz w:val="24"/>
          <w:szCs w:val="24"/>
        </w:rPr>
        <w:lastRenderedPageBreak/>
        <w:t>Database terbagi menjadi dua kata yakni basis dan data. Basis merupakan gudang atau tempat berkumpul dan data merupakan representasi fakta mengenai “dunia” atau sesuatu kejadian. Pengetahuan tentang fakta yang direkam dan mempunyai unsur makna yang implisit. Dengan kata lain basis data merupakan kumpulan kelompok data yang berketerkaitan dan terorganisasi dengan sedemikian rupa agar dapat digunakan secara cepat dan mudah, dengan tujuan agar sekumpulan data yang saling berhubungan akan tersimpan secara tersendiri tanpa adanya perulangan data yang tidak perlu</w:t>
      </w:r>
      <w:r w:rsidRPr="006D7339">
        <w:rPr>
          <w:rFonts w:ascii="Times New Roman" w:hAnsi="Times New Roman" w:cs="Times New Roman"/>
          <w:sz w:val="24"/>
          <w:szCs w:val="24"/>
        </w:rPr>
        <w:fldChar w:fldCharType="begin" w:fldLock="1"/>
      </w:r>
      <w:r w:rsidRPr="006D7339">
        <w:rPr>
          <w:rFonts w:ascii="Times New Roman" w:hAnsi="Times New Roman" w:cs="Times New Roman"/>
          <w:sz w:val="24"/>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et al., 2019)","plainTextFormattedCitation":"(Dhika et al., 2019)","previouslyFormattedCitation":"(Dhika et al., 2019)"},"properties":{"noteIndex":0},"schema":"https://github.com/citation-style-language/schema/raw/master/csl-citation.json"}</w:instrText>
      </w:r>
      <w:r w:rsidRPr="006D7339">
        <w:rPr>
          <w:rFonts w:ascii="Times New Roman" w:hAnsi="Times New Roman" w:cs="Times New Roman"/>
          <w:sz w:val="24"/>
          <w:szCs w:val="24"/>
        </w:rPr>
        <w:fldChar w:fldCharType="separate"/>
      </w:r>
      <w:r w:rsidRPr="006D7339">
        <w:rPr>
          <w:rFonts w:ascii="Times New Roman" w:hAnsi="Times New Roman" w:cs="Times New Roman"/>
          <w:sz w:val="24"/>
          <w:szCs w:val="24"/>
        </w:rPr>
        <w:t>(Dhika et al., 2019)</w:t>
      </w:r>
      <w:r w:rsidRPr="006D7339">
        <w:rPr>
          <w:rFonts w:ascii="Times New Roman" w:hAnsi="Times New Roman" w:cs="Times New Roman"/>
          <w:sz w:val="24"/>
          <w:szCs w:val="24"/>
        </w:rPr>
        <w:fldChar w:fldCharType="end"/>
      </w:r>
      <w:r w:rsidRPr="006D7339">
        <w:rPr>
          <w:rFonts w:ascii="Times New Roman" w:hAnsi="Times New Roman" w:cs="Times New Roman"/>
          <w:sz w:val="24"/>
          <w:szCs w:val="24"/>
        </w:rPr>
        <w:t>. Berikut adalah beberapa definisi database atau basis data menurut para ahli yang dikutip oleh (Jayanti &amp; Sumiari, 2018) diantaranya sebagai berikut:</w:t>
      </w:r>
    </w:p>
    <w:p w14:paraId="4F46B6FB" w14:textId="7E63C0C9" w:rsidR="000E0AEE" w:rsidRDefault="000E0AEE" w:rsidP="006D7339">
      <w:pPr>
        <w:pStyle w:val="ListParagraph"/>
        <w:numPr>
          <w:ilvl w:val="0"/>
          <w:numId w:val="16"/>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nurut McFadden, Hoffer, dan Presscot: “</w:t>
      </w:r>
      <w:r w:rsidRPr="00F27B34">
        <w:rPr>
          <w:rFonts w:ascii="Times New Roman" w:hAnsi="Times New Roman" w:cs="Times New Roman"/>
          <w:i/>
          <w:iCs/>
          <w:sz w:val="24"/>
          <w:szCs w:val="24"/>
        </w:rPr>
        <w:t>An organized Collection of logicall related data</w:t>
      </w:r>
      <w:r>
        <w:rPr>
          <w:rFonts w:ascii="Times New Roman" w:hAnsi="Times New Roman" w:cs="Times New Roman"/>
          <w:sz w:val="24"/>
          <w:szCs w:val="24"/>
        </w:rPr>
        <w:t>”</w:t>
      </w:r>
      <w:r w:rsidR="006D7339">
        <w:rPr>
          <w:rFonts w:ascii="Times New Roman" w:hAnsi="Times New Roman" w:cs="Times New Roman"/>
          <w:sz w:val="24"/>
          <w:szCs w:val="24"/>
        </w:rPr>
        <w:t>.</w:t>
      </w:r>
    </w:p>
    <w:p w14:paraId="66E69C37" w14:textId="77777777" w:rsidR="000E0AEE" w:rsidRDefault="000E0AEE" w:rsidP="006D7339">
      <w:pPr>
        <w:pStyle w:val="ListParagraph"/>
        <w:numPr>
          <w:ilvl w:val="0"/>
          <w:numId w:val="16"/>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nurut Date, basis data dapat dianggap sebagai “Tempat untuk sekumpulan berkas data terkomputerisasi, dengan tujuan utama mememlihara informasi dan membuat informasi tersebut tersedia saat dibutuhkan”.</w:t>
      </w:r>
    </w:p>
    <w:p w14:paraId="3803CC70" w14:textId="77777777" w:rsidR="000E0AEE" w:rsidRPr="002557B9" w:rsidRDefault="000E0AEE" w:rsidP="006D7339">
      <w:pPr>
        <w:pStyle w:val="ListParagraph"/>
        <w:numPr>
          <w:ilvl w:val="0"/>
          <w:numId w:val="16"/>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Menurut Chou, “Basis data sebagai sekumpulan informasi bermanfaat yang dioragnisasikan ke dalam tatacara yang khusus”.</w:t>
      </w:r>
    </w:p>
    <w:p w14:paraId="04C6B218" w14:textId="77777777" w:rsidR="000E0AEE" w:rsidRDefault="000E0AEE" w:rsidP="006D7339">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Dalam (Yanto, 2016) menyebutkan beberapa komponen dalam sebuah sistem basis data diantaranya sebagai berikut:</w:t>
      </w:r>
    </w:p>
    <w:p w14:paraId="55AAE82F" w14:textId="77777777" w:rsidR="000E0AEE" w:rsidRDefault="000E0AEE" w:rsidP="006D7339">
      <w:pPr>
        <w:pStyle w:val="ListParagraph"/>
        <w:numPr>
          <w:ilvl w:val="0"/>
          <w:numId w:val="17"/>
        </w:numPr>
        <w:spacing w:line="480" w:lineRule="auto"/>
        <w:ind w:left="993" w:hanging="426"/>
        <w:jc w:val="both"/>
        <w:rPr>
          <w:rFonts w:ascii="Times New Roman" w:hAnsi="Times New Roman" w:cs="Times New Roman"/>
          <w:sz w:val="24"/>
          <w:szCs w:val="24"/>
        </w:rPr>
      </w:pPr>
      <w:r w:rsidRPr="00467EAF">
        <w:rPr>
          <w:rFonts w:ascii="Times New Roman" w:hAnsi="Times New Roman" w:cs="Times New Roman"/>
          <w:sz w:val="24"/>
          <w:szCs w:val="24"/>
        </w:rPr>
        <w:t>Data</w:t>
      </w:r>
      <w:r>
        <w:rPr>
          <w:rFonts w:ascii="Times New Roman" w:hAnsi="Times New Roman" w:cs="Times New Roman"/>
          <w:sz w:val="24"/>
          <w:szCs w:val="24"/>
        </w:rPr>
        <w:t>: merupakan informasi yang terintegrasi dan disimpan dalam suatu struktur tertentu.</w:t>
      </w:r>
    </w:p>
    <w:p w14:paraId="189A2606" w14:textId="77777777" w:rsidR="000E0AEE" w:rsidRDefault="000E0AEE" w:rsidP="006D7339">
      <w:pPr>
        <w:pStyle w:val="ListParagraph"/>
        <w:numPr>
          <w:ilvl w:val="0"/>
          <w:numId w:val="17"/>
        </w:numPr>
        <w:spacing w:line="480" w:lineRule="auto"/>
        <w:ind w:left="993" w:hanging="426"/>
        <w:jc w:val="both"/>
        <w:rPr>
          <w:rFonts w:ascii="Times New Roman" w:hAnsi="Times New Roman" w:cs="Times New Roman"/>
          <w:sz w:val="24"/>
          <w:szCs w:val="24"/>
        </w:rPr>
      </w:pPr>
      <w:r w:rsidRPr="006D7339">
        <w:rPr>
          <w:rFonts w:ascii="Times New Roman" w:hAnsi="Times New Roman" w:cs="Times New Roman"/>
          <w:sz w:val="24"/>
          <w:szCs w:val="24"/>
        </w:rPr>
        <w:lastRenderedPageBreak/>
        <w:t xml:space="preserve">Hardware: </w:t>
      </w:r>
      <w:r>
        <w:rPr>
          <w:rFonts w:ascii="Times New Roman" w:hAnsi="Times New Roman" w:cs="Times New Roman"/>
          <w:sz w:val="24"/>
          <w:szCs w:val="24"/>
        </w:rPr>
        <w:t>merupakan perangkat keras komputer sebagai media penyimpanan data, dikarenakan pada umumnya basis data memerlukan suatu wadah untuk melakukan penyimpanan data.</w:t>
      </w:r>
    </w:p>
    <w:p w14:paraId="6CB16A93" w14:textId="77777777" w:rsidR="000E0AEE" w:rsidRDefault="000E0AEE" w:rsidP="006D7339">
      <w:pPr>
        <w:pStyle w:val="ListParagraph"/>
        <w:numPr>
          <w:ilvl w:val="0"/>
          <w:numId w:val="17"/>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Sistem Operasi: merupakan program yang mampu mengaktifkan dan mengorganisasikan sistem komputer, mengendalikan seluruh sumber daya didalam komputer, dan melakukan operasi dasar didalam komputer berupa input, proses dan output.</w:t>
      </w:r>
    </w:p>
    <w:p w14:paraId="6D5284A8" w14:textId="77777777" w:rsidR="000E0AEE" w:rsidRDefault="000E0AEE" w:rsidP="006D7339">
      <w:pPr>
        <w:pStyle w:val="ListParagraph"/>
        <w:numPr>
          <w:ilvl w:val="0"/>
          <w:numId w:val="17"/>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Basis Data:  sebagai inti dari sistem basis data. Basis data mampu menyimpan data serta struktur sistem basis data basis data baik untuk entitas maupun objek-objek secara terperinci.</w:t>
      </w:r>
    </w:p>
    <w:p w14:paraId="11B81998" w14:textId="77777777" w:rsidR="000E0AEE" w:rsidRDefault="000E0AEE" w:rsidP="006D7339">
      <w:pPr>
        <w:pStyle w:val="ListParagraph"/>
        <w:numPr>
          <w:ilvl w:val="0"/>
          <w:numId w:val="17"/>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Database Management System: merupakan perangkat lunak yang mampu melakukan pengelolaan basis data seperti </w:t>
      </w:r>
      <w:r w:rsidRPr="006D7339">
        <w:rPr>
          <w:rFonts w:ascii="Times New Roman" w:hAnsi="Times New Roman" w:cs="Times New Roman"/>
          <w:sz w:val="24"/>
          <w:szCs w:val="24"/>
        </w:rPr>
        <w:t>Mysql, Sql Server, Oracel</w:t>
      </w:r>
      <w:r>
        <w:rPr>
          <w:rFonts w:ascii="Times New Roman" w:hAnsi="Times New Roman" w:cs="Times New Roman"/>
          <w:sz w:val="24"/>
          <w:szCs w:val="24"/>
        </w:rPr>
        <w:t xml:space="preserve"> dan masih banyak lagi.</w:t>
      </w:r>
    </w:p>
    <w:p w14:paraId="5EBA99BC" w14:textId="77777777" w:rsidR="000E0AEE" w:rsidRDefault="000E0AEE" w:rsidP="006D7339">
      <w:pPr>
        <w:pStyle w:val="ListParagraph"/>
        <w:numPr>
          <w:ilvl w:val="0"/>
          <w:numId w:val="17"/>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User: merupakan pengguna yang secara langsung dapat berinteraksi dengan data yang terlah tersimpan dan terkelola.</w:t>
      </w:r>
    </w:p>
    <w:p w14:paraId="37A8A002" w14:textId="77777777" w:rsidR="000E0AEE" w:rsidRPr="00F27B34" w:rsidRDefault="000E0AEE" w:rsidP="006D7339">
      <w:pPr>
        <w:pStyle w:val="ListParagraph"/>
        <w:numPr>
          <w:ilvl w:val="0"/>
          <w:numId w:val="17"/>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Aplikasi Lainya: perogram yang dirancang untuk memberikan </w:t>
      </w:r>
      <w:r w:rsidRPr="006D7339">
        <w:rPr>
          <w:rFonts w:ascii="Times New Roman" w:hAnsi="Times New Roman" w:cs="Times New Roman"/>
          <w:sz w:val="24"/>
          <w:szCs w:val="24"/>
        </w:rPr>
        <w:t xml:space="preserve">interface </w:t>
      </w:r>
      <w:r>
        <w:rPr>
          <w:rFonts w:ascii="Times New Roman" w:hAnsi="Times New Roman" w:cs="Times New Roman"/>
          <w:sz w:val="24"/>
          <w:szCs w:val="24"/>
        </w:rPr>
        <w:t xml:space="preserve">kepada pengguna atau </w:t>
      </w:r>
      <w:r w:rsidRPr="006D7339">
        <w:rPr>
          <w:rFonts w:ascii="Times New Roman" w:hAnsi="Times New Roman" w:cs="Times New Roman"/>
          <w:sz w:val="24"/>
          <w:szCs w:val="24"/>
        </w:rPr>
        <w:t>user</w:t>
      </w:r>
      <w:r>
        <w:rPr>
          <w:rFonts w:ascii="Times New Roman" w:hAnsi="Times New Roman" w:cs="Times New Roman"/>
          <w:sz w:val="24"/>
          <w:szCs w:val="24"/>
        </w:rPr>
        <w:t xml:space="preserve"> sehingga lebih mudah mengakses, melakukan operasi dan mengoragisasikan data di basis data.</w:t>
      </w:r>
    </w:p>
    <w:p w14:paraId="337CB1FC" w14:textId="77777777" w:rsidR="006D7339" w:rsidRDefault="000E0AEE" w:rsidP="006D7339">
      <w:pPr>
        <w:pStyle w:val="ListParagraph"/>
        <w:numPr>
          <w:ilvl w:val="0"/>
          <w:numId w:val="15"/>
        </w:numPr>
        <w:spacing w:line="480" w:lineRule="auto"/>
        <w:rPr>
          <w:rFonts w:ascii="Times New Roman" w:hAnsi="Times New Roman" w:cs="Times New Roman"/>
          <w:sz w:val="24"/>
          <w:szCs w:val="24"/>
        </w:rPr>
      </w:pPr>
      <w:r>
        <w:rPr>
          <w:rFonts w:ascii="Times New Roman" w:hAnsi="Times New Roman" w:cs="Times New Roman"/>
          <w:sz w:val="24"/>
          <w:szCs w:val="24"/>
        </w:rPr>
        <w:t xml:space="preserve">DBMS </w:t>
      </w:r>
      <w:r w:rsidRPr="006D7339">
        <w:rPr>
          <w:rFonts w:ascii="Times New Roman" w:hAnsi="Times New Roman" w:cs="Times New Roman"/>
          <w:sz w:val="24"/>
          <w:szCs w:val="24"/>
        </w:rPr>
        <w:t>(Data Base Manajent System</w:t>
      </w:r>
      <w:r>
        <w:rPr>
          <w:rFonts w:ascii="Times New Roman" w:hAnsi="Times New Roman" w:cs="Times New Roman"/>
          <w:sz w:val="24"/>
          <w:szCs w:val="24"/>
        </w:rPr>
        <w:t>)</w:t>
      </w:r>
    </w:p>
    <w:p w14:paraId="71BD153F" w14:textId="5727F8B2" w:rsidR="000E0AEE" w:rsidRPr="006D7339" w:rsidRDefault="000E0AEE" w:rsidP="006D7339">
      <w:pPr>
        <w:pStyle w:val="ListParagraph"/>
        <w:spacing w:line="480" w:lineRule="auto"/>
        <w:ind w:left="284" w:firstLine="436"/>
        <w:jc w:val="both"/>
        <w:rPr>
          <w:rFonts w:ascii="Times New Roman" w:hAnsi="Times New Roman" w:cs="Times New Roman"/>
          <w:sz w:val="24"/>
          <w:szCs w:val="24"/>
        </w:rPr>
      </w:pPr>
      <w:r w:rsidRPr="006D7339">
        <w:rPr>
          <w:rFonts w:ascii="Times New Roman" w:hAnsi="Times New Roman" w:cs="Times New Roman"/>
          <w:sz w:val="24"/>
          <w:szCs w:val="24"/>
        </w:rPr>
        <w:t xml:space="preserve">Database Management System (DBMS) pada awalnya didesain oleh Carles Bachman di perusahaan Genaral Electric pada awal tahun 1960, yang disebut sebagai Peyimpanan data Terintegrasi (Integrated Data Store). DBMS merupakan perangkat lunak yang didesain untuk menangani pemeliharaan dan utilitas kumpulan data dalam jumlah yang besar. DBMS dapat menjadi </w:t>
      </w:r>
      <w:r w:rsidRPr="006D7339">
        <w:rPr>
          <w:rFonts w:ascii="Times New Roman" w:hAnsi="Times New Roman" w:cs="Times New Roman"/>
          <w:sz w:val="24"/>
          <w:szCs w:val="24"/>
        </w:rPr>
        <w:lastRenderedPageBreak/>
        <w:t>alternatif penggunaan secara khusus untuk apliaksi. Sebagai contoh penyimpanan data dalam field dan menulis kode aplikasi spesifik untuk pengaturannya (Jayanti &amp; Sumiari, 2018). Dalam (Yanto, 2016) Menjelaskan bahwa DBMS merupakan paket program (Software) yang dibuat supaya memudahkan dan mengefisienkan operasi pemasukan, pengediatan, penghapusan dan pengambilan informasi terhadap database. Software yang tergolong kedalam DMBS antara lain, Mysql, Sql Server, Oracel dan masih banyak lagi.</w:t>
      </w:r>
    </w:p>
    <w:p w14:paraId="7B50EBEA" w14:textId="77777777" w:rsidR="006D7339" w:rsidRDefault="000E0AEE" w:rsidP="006D7339">
      <w:pPr>
        <w:pStyle w:val="ListParagraph"/>
        <w:numPr>
          <w:ilvl w:val="0"/>
          <w:numId w:val="15"/>
        </w:numPr>
        <w:spacing w:line="480" w:lineRule="auto"/>
        <w:rPr>
          <w:rFonts w:ascii="Times New Roman" w:hAnsi="Times New Roman" w:cs="Times New Roman"/>
          <w:sz w:val="24"/>
          <w:szCs w:val="24"/>
        </w:rPr>
      </w:pPr>
      <w:r w:rsidRPr="006D7339">
        <w:rPr>
          <w:rFonts w:ascii="Times New Roman" w:hAnsi="Times New Roman" w:cs="Times New Roman"/>
          <w:sz w:val="24"/>
          <w:szCs w:val="24"/>
        </w:rPr>
        <w:t>MySQL</w:t>
      </w:r>
    </w:p>
    <w:p w14:paraId="541CBA55" w14:textId="18F14781" w:rsidR="000E0AEE" w:rsidRPr="006D7339" w:rsidRDefault="000E0AEE" w:rsidP="006D7339">
      <w:pPr>
        <w:pStyle w:val="ListParagraph"/>
        <w:spacing w:line="480" w:lineRule="auto"/>
        <w:ind w:left="284" w:firstLine="436"/>
        <w:jc w:val="both"/>
        <w:rPr>
          <w:rFonts w:ascii="Times New Roman" w:hAnsi="Times New Roman" w:cs="Times New Roman"/>
          <w:sz w:val="24"/>
          <w:szCs w:val="24"/>
        </w:rPr>
      </w:pPr>
      <w:r w:rsidRPr="006D7339">
        <w:rPr>
          <w:rFonts w:ascii="Times New Roman" w:hAnsi="Times New Roman" w:cs="Times New Roman"/>
          <w:sz w:val="24"/>
          <w:szCs w:val="24"/>
        </w:rPr>
        <w:t xml:space="preserve">MySQL merupakan Relational Database management System (RDBMS) yang telah didistribusikan dengan gratis dibawah lisensi GPL (General Public Licenses). MySQL mulai dikembangkan pada tahun 1979 dengan tool database UNIREG yang dibuat Micheal Monty Widenius untuk perusahan TcX di swedia(Yanto, 2016). MySQL merupakan turunan salah satu konsep utama yang terdapat dalam database sejak dulu yaitu Structured Query Language </w:t>
      </w:r>
      <w:r w:rsidRPr="006D7339">
        <w:rPr>
          <w:rFonts w:ascii="Times New Roman" w:hAnsi="Times New Roman" w:cs="Times New Roman"/>
          <w:sz w:val="24"/>
          <w:szCs w:val="24"/>
        </w:rPr>
        <w:fldChar w:fldCharType="begin" w:fldLock="1"/>
      </w:r>
      <w:r w:rsidRPr="006D7339">
        <w:rPr>
          <w:rFonts w:ascii="Times New Roman" w:hAnsi="Times New Roman" w:cs="Times New Roman"/>
          <w:sz w:val="24"/>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et al., 2019)","plainTextFormattedCitation":"(Dhika et al., 2019)","previouslyFormattedCitation":"(Dhika et al., 2019)"},"properties":{"noteIndex":0},"schema":"https://github.com/citation-style-language/schema/raw/master/csl-citation.json"}</w:instrText>
      </w:r>
      <w:r w:rsidRPr="006D7339">
        <w:rPr>
          <w:rFonts w:ascii="Times New Roman" w:hAnsi="Times New Roman" w:cs="Times New Roman"/>
          <w:sz w:val="24"/>
          <w:szCs w:val="24"/>
        </w:rPr>
        <w:fldChar w:fldCharType="separate"/>
      </w:r>
      <w:r w:rsidRPr="006D7339">
        <w:rPr>
          <w:rFonts w:ascii="Times New Roman" w:hAnsi="Times New Roman" w:cs="Times New Roman"/>
          <w:sz w:val="24"/>
          <w:szCs w:val="24"/>
        </w:rPr>
        <w:t>(Dhika et al., 2019)</w:t>
      </w:r>
      <w:r w:rsidRPr="006D7339">
        <w:rPr>
          <w:rFonts w:ascii="Times New Roman" w:hAnsi="Times New Roman" w:cs="Times New Roman"/>
          <w:sz w:val="24"/>
          <w:szCs w:val="24"/>
        </w:rPr>
        <w:fldChar w:fldCharType="end"/>
      </w:r>
      <w:r w:rsidRPr="006D7339">
        <w:rPr>
          <w:rFonts w:ascii="Times New Roman" w:hAnsi="Times New Roman" w:cs="Times New Roman"/>
          <w:sz w:val="24"/>
          <w:szCs w:val="24"/>
        </w:rPr>
        <w:t>. Structured Query Language atau SQL merupakan bahasa yang terstruktur untuk mengakses atau mengolah data pada database dan entitas -entitas yang ada pada database tersebut. SQL juga merupakan bahasa yang sudah standar digunakan dalam berbagai database sehingga pengembang mudah untuk menggunakanya walaupun berpindah dari satu database ke database lainnya</w:t>
      </w:r>
      <w:r w:rsidRPr="006D7339">
        <w:rPr>
          <w:rFonts w:ascii="Times New Roman" w:hAnsi="Times New Roman" w:cs="Times New Roman"/>
          <w:sz w:val="24"/>
          <w:szCs w:val="24"/>
        </w:rPr>
        <w:fldChar w:fldCharType="begin" w:fldLock="1"/>
      </w:r>
      <w:r w:rsidRPr="006D7339">
        <w:rPr>
          <w:rFonts w:ascii="Times New Roman" w:hAnsi="Times New Roman" w:cs="Times New Roman"/>
          <w:sz w:val="24"/>
          <w:szCs w:val="24"/>
        </w:rPr>
        <w:instrText>ADDIN CSL_CITATION {"citationItems":[{"id":"ITEM-1","itemData":{"DOI":"10.25273/research.v1i1.2453","ISSN":"2615-7233","abstract":"Kualitas sebuah sistem informasi sangat terpengaruhi oleh kualitas desain basis data. Terkadang seorang programmer melupakan optimalisasi sebuah query di MySQL, padahal jika suatu sistem yang telah berjalan opltimalisasi sangatlah penting ketika jumlah data menjadi besar. Di dalam MySQL menyediakan fungsi index pada table dan mempercepat proses pencarian dalam suatu basis data.Index pada intinya akan berguna apabila digunakan sesuai dengan kepentingan dan kebutuhan karena apabila tidak, index yang dibuat secara sembarangan dan banyak akan membuat lambatnya akses ke database. Sehingga harus diperhatikan lagi aturan – aturan dan analisis yang baik sebelum membuat index pada database","author":[{"dropping-particle":"","family":"Pamungkas","given":"Ridho","non-dropping-particle":"","parse-names":false,"suffix":""}],"container-title":"RESEARCH : Computer, Information System &amp; Technology Management","id":"ITEM-1","issue":"1","issued":{"date-parts":[["2018"]]},"page":"27","title":"Optimalisasi Query Dalam Basis Data My Sql Menggunakan Index","type":"article-journal","volume":"1"},"uris":["http://www.mendeley.com/documents/?uuid=2107a102-939a-4c3f-8af9-024878800ace"]}],"mendeley":{"formattedCitation":"(Pamungkas, 2018)","plainTextFormattedCitation":"(Pamungkas, 2018)","previouslyFormattedCitation":"(Pamungkas, 2018)"},"properties":{"noteIndex":0},"schema":"https://github.com/citation-style-language/schema/raw/master/csl-citation.json"}</w:instrText>
      </w:r>
      <w:r w:rsidRPr="006D7339">
        <w:rPr>
          <w:rFonts w:ascii="Times New Roman" w:hAnsi="Times New Roman" w:cs="Times New Roman"/>
          <w:sz w:val="24"/>
          <w:szCs w:val="24"/>
        </w:rPr>
        <w:fldChar w:fldCharType="separate"/>
      </w:r>
      <w:r w:rsidRPr="006D7339">
        <w:rPr>
          <w:rFonts w:ascii="Times New Roman" w:hAnsi="Times New Roman" w:cs="Times New Roman"/>
          <w:sz w:val="24"/>
          <w:szCs w:val="24"/>
        </w:rPr>
        <w:t>(Pamungkas, 2018)</w:t>
      </w:r>
      <w:r w:rsidRPr="006D7339">
        <w:rPr>
          <w:rFonts w:ascii="Times New Roman" w:hAnsi="Times New Roman" w:cs="Times New Roman"/>
          <w:sz w:val="24"/>
          <w:szCs w:val="24"/>
        </w:rPr>
        <w:fldChar w:fldCharType="end"/>
      </w:r>
      <w:r w:rsidRPr="006D7339">
        <w:rPr>
          <w:rFonts w:ascii="Times New Roman" w:hAnsi="Times New Roman" w:cs="Times New Roman"/>
          <w:sz w:val="24"/>
          <w:szCs w:val="24"/>
        </w:rPr>
        <w:t xml:space="preserve">. MySQL merupakan System management database yang mendukung bahasa query yang bersifat open source atau gratis yang awalnya didistribusikan untuk Linux namun sekarang MySQL sudah bisa berjalan dibanyak flatform dengan dilengkapi soruce code. Informasi yang </w:t>
      </w:r>
      <w:r w:rsidRPr="006D7339">
        <w:rPr>
          <w:rFonts w:ascii="Times New Roman" w:hAnsi="Times New Roman" w:cs="Times New Roman"/>
          <w:sz w:val="24"/>
          <w:szCs w:val="24"/>
        </w:rPr>
        <w:lastRenderedPageBreak/>
        <w:t>tersimpan dalam bahasa quey terbagi atas dua bagian yaitu baris yang sering disebut record dan kolom yeng lebih dikenal dengan field(Yanto, 2016). Berikut keunggulan dari System management database MySQL daintaranya:</w:t>
      </w:r>
    </w:p>
    <w:p w14:paraId="6D252545" w14:textId="77777777" w:rsidR="000E0AEE" w:rsidRDefault="000E0AEE" w:rsidP="006D7339">
      <w:pPr>
        <w:pStyle w:val="ListParagraph"/>
        <w:numPr>
          <w:ilvl w:val="0"/>
          <w:numId w:val="19"/>
        </w:numPr>
        <w:spacing w:before="240"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t>Kecepatan.</w:t>
      </w:r>
    </w:p>
    <w:p w14:paraId="4513B277" w14:textId="77777777" w:rsidR="000E0AEE" w:rsidRDefault="000E0AEE" w:rsidP="006D7339">
      <w:pPr>
        <w:pStyle w:val="ListParagraph"/>
        <w:numPr>
          <w:ilvl w:val="0"/>
          <w:numId w:val="19"/>
        </w:numPr>
        <w:spacing w:before="240"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t>Kemudahan bagi pengguna dalam melakukan pengoprasiannya.</w:t>
      </w:r>
    </w:p>
    <w:p w14:paraId="1FB25660" w14:textId="77777777" w:rsidR="000E0AEE" w:rsidRDefault="000E0AEE" w:rsidP="006D7339">
      <w:pPr>
        <w:pStyle w:val="ListParagraph"/>
        <w:numPr>
          <w:ilvl w:val="0"/>
          <w:numId w:val="19"/>
        </w:numPr>
        <w:spacing w:before="240"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t xml:space="preserve">Bersifat </w:t>
      </w:r>
      <w:r w:rsidRPr="006D7339">
        <w:rPr>
          <w:rFonts w:ascii="Times New Roman" w:hAnsi="Times New Roman" w:cs="Times New Roman"/>
          <w:sz w:val="24"/>
          <w:szCs w:val="24"/>
        </w:rPr>
        <w:t xml:space="preserve">open source </w:t>
      </w:r>
      <w:r>
        <w:rPr>
          <w:rFonts w:ascii="Times New Roman" w:hAnsi="Times New Roman" w:cs="Times New Roman"/>
          <w:sz w:val="24"/>
          <w:szCs w:val="24"/>
        </w:rPr>
        <w:t>atau gratis.</w:t>
      </w:r>
    </w:p>
    <w:p w14:paraId="17A85DDF" w14:textId="77777777" w:rsidR="000E0AEE" w:rsidRPr="00C109D4" w:rsidRDefault="000E0AEE" w:rsidP="006D7339">
      <w:pPr>
        <w:pStyle w:val="ListParagraph"/>
        <w:numPr>
          <w:ilvl w:val="0"/>
          <w:numId w:val="19"/>
        </w:numPr>
        <w:spacing w:before="240"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t xml:space="preserve">Mendukung bahasa </w:t>
      </w:r>
      <w:r w:rsidRPr="006D7339">
        <w:rPr>
          <w:rFonts w:ascii="Times New Roman" w:hAnsi="Times New Roman" w:cs="Times New Roman"/>
          <w:sz w:val="24"/>
          <w:szCs w:val="24"/>
        </w:rPr>
        <w:t>query.</w:t>
      </w:r>
    </w:p>
    <w:p w14:paraId="3125E1F2" w14:textId="77777777" w:rsidR="000E0AEE" w:rsidRDefault="000E0AEE" w:rsidP="006D7339">
      <w:pPr>
        <w:pStyle w:val="ListParagraph"/>
        <w:numPr>
          <w:ilvl w:val="0"/>
          <w:numId w:val="19"/>
        </w:numPr>
        <w:spacing w:before="240"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t>Pengguna mampu mengakses lebih dari satu dalam waktu yang bersamaan.</w:t>
      </w:r>
    </w:p>
    <w:p w14:paraId="1559C1A8" w14:textId="77777777" w:rsidR="000E0AEE" w:rsidRDefault="000E0AEE" w:rsidP="006D7339">
      <w:pPr>
        <w:pStyle w:val="ListParagraph"/>
        <w:numPr>
          <w:ilvl w:val="0"/>
          <w:numId w:val="19"/>
        </w:numPr>
        <w:spacing w:before="240"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t>Pengguna dimungkinkan untuk mengakses data dari mana saja dengan memiliki fasilitas internet.</w:t>
      </w:r>
    </w:p>
    <w:p w14:paraId="2573C15A" w14:textId="44EE0094" w:rsidR="000E0AEE" w:rsidRPr="006D7339" w:rsidRDefault="000E0AEE" w:rsidP="006D7339">
      <w:pPr>
        <w:pStyle w:val="ListParagraph"/>
        <w:numPr>
          <w:ilvl w:val="0"/>
          <w:numId w:val="19"/>
        </w:numPr>
        <w:spacing w:before="240" w:line="480" w:lineRule="auto"/>
        <w:ind w:left="993" w:hanging="425"/>
        <w:jc w:val="both"/>
        <w:rPr>
          <w:rFonts w:ascii="Times New Roman" w:hAnsi="Times New Roman" w:cs="Times New Roman"/>
          <w:sz w:val="24"/>
          <w:szCs w:val="24"/>
        </w:rPr>
      </w:pPr>
      <w:r>
        <w:rPr>
          <w:rFonts w:ascii="Times New Roman" w:hAnsi="Times New Roman" w:cs="Times New Roman"/>
          <w:sz w:val="24"/>
          <w:szCs w:val="24"/>
        </w:rPr>
        <w:t xml:space="preserve">Mudah dipahami dikarenakan berisifat </w:t>
      </w:r>
      <w:r w:rsidRPr="006D7339">
        <w:rPr>
          <w:rFonts w:ascii="Times New Roman" w:hAnsi="Times New Roman" w:cs="Times New Roman"/>
          <w:sz w:val="24"/>
          <w:szCs w:val="24"/>
        </w:rPr>
        <w:t>opern source</w:t>
      </w:r>
      <w:r>
        <w:rPr>
          <w:rFonts w:ascii="Times New Roman" w:hAnsi="Times New Roman" w:cs="Times New Roman"/>
          <w:sz w:val="24"/>
          <w:szCs w:val="24"/>
        </w:rPr>
        <w:t xml:space="preserve"> dengan dukungan komunitas yang banyak.</w:t>
      </w:r>
    </w:p>
    <w:p w14:paraId="36A87988" w14:textId="4B20C5BC" w:rsidR="000E0AEE" w:rsidRPr="006D7339" w:rsidRDefault="000E0AEE" w:rsidP="006D7339">
      <w:pPr>
        <w:pStyle w:val="ListParagraph"/>
        <w:numPr>
          <w:ilvl w:val="0"/>
          <w:numId w:val="7"/>
        </w:numPr>
        <w:spacing w:line="480" w:lineRule="auto"/>
        <w:rPr>
          <w:rFonts w:ascii="Times New Roman" w:hAnsi="Times New Roman" w:cs="Times New Roman"/>
          <w:b/>
          <w:bCs/>
          <w:sz w:val="24"/>
          <w:szCs w:val="24"/>
        </w:rPr>
      </w:pPr>
      <w:r>
        <w:rPr>
          <w:rFonts w:ascii="Times New Roman" w:hAnsi="Times New Roman" w:cs="Times New Roman"/>
          <w:b/>
          <w:bCs/>
          <w:sz w:val="24"/>
          <w:szCs w:val="24"/>
        </w:rPr>
        <w:t>Bahasa Pemrogramman</w:t>
      </w:r>
    </w:p>
    <w:p w14:paraId="0B426E46" w14:textId="77777777" w:rsidR="006D7339" w:rsidRDefault="000E0AEE" w:rsidP="006D7339">
      <w:pPr>
        <w:pStyle w:val="ListParagraph"/>
        <w:numPr>
          <w:ilvl w:val="0"/>
          <w:numId w:val="20"/>
        </w:numPr>
        <w:spacing w:line="480" w:lineRule="auto"/>
        <w:rPr>
          <w:rFonts w:ascii="Times New Roman" w:hAnsi="Times New Roman" w:cs="Times New Roman"/>
          <w:sz w:val="24"/>
          <w:szCs w:val="24"/>
        </w:rPr>
      </w:pPr>
      <w:r w:rsidRPr="009119E1">
        <w:rPr>
          <w:rFonts w:ascii="Times New Roman" w:hAnsi="Times New Roman" w:cs="Times New Roman"/>
          <w:sz w:val="24"/>
          <w:szCs w:val="24"/>
        </w:rPr>
        <w:t>Java</w:t>
      </w:r>
    </w:p>
    <w:p w14:paraId="1D488B1D" w14:textId="6B70AFFA" w:rsidR="000E0AEE" w:rsidRPr="006D7339" w:rsidRDefault="000E0AEE" w:rsidP="006D7339">
      <w:pPr>
        <w:pStyle w:val="ListParagraph"/>
        <w:spacing w:line="480" w:lineRule="auto"/>
        <w:ind w:left="284" w:firstLine="436"/>
        <w:jc w:val="both"/>
        <w:rPr>
          <w:rFonts w:ascii="Times New Roman" w:hAnsi="Times New Roman" w:cs="Times New Roman"/>
          <w:sz w:val="24"/>
          <w:szCs w:val="24"/>
        </w:rPr>
      </w:pPr>
      <w:r w:rsidRPr="006D7339">
        <w:rPr>
          <w:rFonts w:ascii="Times New Roman" w:hAnsi="Times New Roman" w:cs="Times New Roman"/>
          <w:sz w:val="24"/>
          <w:szCs w:val="24"/>
        </w:rPr>
        <w:t xml:space="preserve">Saat ini Java merupakan salah satu bahasa pemrogramman yang sangat popuer disebabkan dengan menggunakan bahasa ini kita bisa membuat aplikasi yang sangatlah luas cakupanya, mulai dari komputer hingga mobile phone. Java sendiri memiliki tagline Write Once, Run Anywhere yang bermakna program yang ditulis satu kali dan dapat berjalan pada banyak platform. Dengan demikian tidak mengherankan apabila aplikasi yang dibuat menggunakan Java bisa ditemukan di lingkungan komputer dan mobile phone tanpa ada perbedaan yang berarti (Jubilee, 2015). Java adalah bahasa pemrogramman yang powerful dan serba guna untuk pengembagan perangkat </w:t>
      </w:r>
      <w:r w:rsidRPr="006D7339">
        <w:rPr>
          <w:rFonts w:ascii="Times New Roman" w:hAnsi="Times New Roman" w:cs="Times New Roman"/>
          <w:sz w:val="24"/>
          <w:szCs w:val="24"/>
        </w:rPr>
        <w:lastRenderedPageBreak/>
        <w:t>lunak yang berjalan diperangkat seluler, kompuer desktop dan server. Bahasa pemrograman Java pertamakali dikembangkan oleh Sun Microsystem yang dimulai oleh James Gosling dan di launching pada tahun 1995. Saat ini Sun Microsystem telah diakuisisi oleh Oracel Corporation pada tahun 2010. Awalnya java dipanggil dengan sebutan Oak, Java dirancang pada tahun 1991 untuk diggunakan dalam chip ternama pada peralatan elektronik yang ada di pasaran (Jubilee, 2017).</w:t>
      </w:r>
      <w:r w:rsidR="006D7339">
        <w:rPr>
          <w:rFonts w:ascii="Times New Roman" w:hAnsi="Times New Roman" w:cs="Times New Roman"/>
          <w:sz w:val="24"/>
          <w:szCs w:val="24"/>
        </w:rPr>
        <w:t xml:space="preserve"> </w:t>
      </w:r>
      <w:r w:rsidRPr="006D7339">
        <w:rPr>
          <w:rFonts w:ascii="Times New Roman" w:hAnsi="Times New Roman" w:cs="Times New Roman"/>
          <w:sz w:val="24"/>
          <w:szCs w:val="24"/>
        </w:rPr>
        <w:t>Berikut adalah fitur-fitur yang disediakan pada bahasa pemrogramman Java:</w:t>
      </w:r>
    </w:p>
    <w:p w14:paraId="030D92CF" w14:textId="77777777" w:rsidR="000E0AEE" w:rsidRDefault="000E0AEE" w:rsidP="006D7339">
      <w:pPr>
        <w:pStyle w:val="ListParagraph"/>
        <w:numPr>
          <w:ilvl w:val="0"/>
          <w:numId w:val="2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Berorientasi Object: dalam Java semua direpresentasikan dalam sebuah object.</w:t>
      </w:r>
    </w:p>
    <w:p w14:paraId="3AC5B650" w14:textId="77777777" w:rsidR="000E0AEE" w:rsidRDefault="000E0AEE" w:rsidP="006D7339">
      <w:pPr>
        <w:pStyle w:val="ListParagraph"/>
        <w:numPr>
          <w:ilvl w:val="0"/>
          <w:numId w:val="2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Platfrom Independen: Java di-compile ke dalam bit code platform independen.</w:t>
      </w:r>
    </w:p>
    <w:p w14:paraId="4DEFEDDC" w14:textId="77777777" w:rsidR="000E0AEE" w:rsidRDefault="000E0AEE" w:rsidP="006D7339">
      <w:pPr>
        <w:pStyle w:val="ListParagraph"/>
        <w:numPr>
          <w:ilvl w:val="0"/>
          <w:numId w:val="2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Aman: Kita bisa membuat sistem yang bebas dari virus dengan fitur keamanan yang telah disediakan Java.</w:t>
      </w:r>
    </w:p>
    <w:p w14:paraId="0884F6C1" w14:textId="77777777" w:rsidR="000E0AEE" w:rsidRDefault="000E0AEE" w:rsidP="006D7339">
      <w:pPr>
        <w:pStyle w:val="ListParagraph"/>
        <w:numPr>
          <w:ilvl w:val="0"/>
          <w:numId w:val="2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Sederhana: Java sendiri didesain oleh pengembangnya untuk mudah dipahami dan dipelajari.</w:t>
      </w:r>
    </w:p>
    <w:p w14:paraId="6FFAF7D1" w14:textId="77777777" w:rsidR="000E0AEE" w:rsidRDefault="000E0AEE" w:rsidP="006D7339">
      <w:pPr>
        <w:pStyle w:val="ListParagraph"/>
        <w:numPr>
          <w:ilvl w:val="0"/>
          <w:numId w:val="2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Bersifat Architectural-neutral: Java Compiler membuat format file objek yang architectrual-netural, yang membuat kode yang decompile dapat dieksekusi pada berbagai prosesor yang memiliki sistem runtime dari java.</w:t>
      </w:r>
    </w:p>
    <w:p w14:paraId="0A02057D" w14:textId="77777777" w:rsidR="000E0AEE" w:rsidRDefault="000E0AEE" w:rsidP="006D7339">
      <w:pPr>
        <w:pStyle w:val="ListParagraph"/>
        <w:numPr>
          <w:ilvl w:val="0"/>
          <w:numId w:val="2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Robust dan powerful: Java akan melakukan pengecekan awal saat waktu compile dan runtime.</w:t>
      </w:r>
    </w:p>
    <w:p w14:paraId="0A9949EE" w14:textId="77777777" w:rsidR="000E0AEE" w:rsidRDefault="000E0AEE" w:rsidP="006D7339">
      <w:pPr>
        <w:pStyle w:val="ListParagraph"/>
        <w:numPr>
          <w:ilvl w:val="0"/>
          <w:numId w:val="2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Portable: karena adanya fitur platform independen dan architectural-neutral yang membuat Java menjadi portable.</w:t>
      </w:r>
    </w:p>
    <w:p w14:paraId="35B5E7CF" w14:textId="77777777" w:rsidR="000E0AEE" w:rsidRDefault="000E0AEE" w:rsidP="006D7339">
      <w:pPr>
        <w:pStyle w:val="ListParagraph"/>
        <w:numPr>
          <w:ilvl w:val="0"/>
          <w:numId w:val="2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Multithreaded: Pengguna bisa membuat program yang dapat mengerjakan banyak tugas di waktu yang bersamaan secara bersamaan.</w:t>
      </w:r>
    </w:p>
    <w:p w14:paraId="1E8ABA75" w14:textId="77777777" w:rsidR="000E0AEE" w:rsidRDefault="000E0AEE" w:rsidP="006D7339">
      <w:pPr>
        <w:pStyle w:val="ListParagraph"/>
        <w:numPr>
          <w:ilvl w:val="0"/>
          <w:numId w:val="2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Terintepretasi: Kode dari java bite code ditranslasi secara langsung pada instruksi mesin dan tidak disimpan.</w:t>
      </w:r>
    </w:p>
    <w:p w14:paraId="4B1FCE34" w14:textId="77777777" w:rsidR="000E0AEE" w:rsidRDefault="000E0AEE" w:rsidP="006D7339">
      <w:pPr>
        <w:pStyle w:val="ListParagraph"/>
        <w:numPr>
          <w:ilvl w:val="0"/>
          <w:numId w:val="2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Performa: Java memiliki performa yang tinggatanya tinggi dikarenakan menggunakan compiler secara langsung.</w:t>
      </w:r>
    </w:p>
    <w:p w14:paraId="1E368778" w14:textId="77777777" w:rsidR="000E0AEE" w:rsidRDefault="000E0AEE" w:rsidP="006D7339">
      <w:pPr>
        <w:pStyle w:val="ListParagraph"/>
        <w:numPr>
          <w:ilvl w:val="0"/>
          <w:numId w:val="2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Terdistribusi: Desain dari java untuk lingkungan distribusi internet.</w:t>
      </w:r>
    </w:p>
    <w:p w14:paraId="2CF7D39F" w14:textId="77777777" w:rsidR="000E0AEE" w:rsidRPr="0067346F" w:rsidRDefault="000E0AEE" w:rsidP="006D7339">
      <w:pPr>
        <w:pStyle w:val="ListParagraph"/>
        <w:numPr>
          <w:ilvl w:val="0"/>
          <w:numId w:val="2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Dinamis: Java didesain untuk dapat beradaptasi dengan lingkungan pengembangan (Jubilee, 2015).</w:t>
      </w:r>
    </w:p>
    <w:p w14:paraId="46DE46C1" w14:textId="77777777" w:rsidR="006D7339" w:rsidRDefault="000E0AEE" w:rsidP="006D7339">
      <w:pPr>
        <w:pStyle w:val="ListParagraph"/>
        <w:numPr>
          <w:ilvl w:val="0"/>
          <w:numId w:val="20"/>
        </w:numPr>
        <w:spacing w:line="480" w:lineRule="auto"/>
        <w:rPr>
          <w:rFonts w:ascii="Times New Roman" w:hAnsi="Times New Roman" w:cs="Times New Roman"/>
          <w:sz w:val="24"/>
          <w:szCs w:val="24"/>
        </w:rPr>
      </w:pPr>
      <w:r>
        <w:rPr>
          <w:rFonts w:ascii="Times New Roman" w:hAnsi="Times New Roman" w:cs="Times New Roman"/>
          <w:sz w:val="24"/>
          <w:szCs w:val="24"/>
        </w:rPr>
        <w:t>JavaScript</w:t>
      </w:r>
    </w:p>
    <w:p w14:paraId="19EDFBBA" w14:textId="2BC8868B" w:rsidR="000E0AEE" w:rsidRPr="006D7339" w:rsidRDefault="000E0AEE" w:rsidP="006D7339">
      <w:pPr>
        <w:pStyle w:val="ListParagraph"/>
        <w:spacing w:line="480" w:lineRule="auto"/>
        <w:ind w:left="284" w:firstLine="436"/>
        <w:jc w:val="both"/>
        <w:rPr>
          <w:rFonts w:ascii="Times New Roman" w:hAnsi="Times New Roman" w:cs="Times New Roman"/>
          <w:sz w:val="24"/>
          <w:szCs w:val="24"/>
        </w:rPr>
      </w:pPr>
      <w:r w:rsidRPr="006D7339">
        <w:rPr>
          <w:rFonts w:ascii="Times New Roman" w:hAnsi="Times New Roman" w:cs="Times New Roman"/>
          <w:sz w:val="24"/>
          <w:szCs w:val="24"/>
        </w:rPr>
        <w:t xml:space="preserve">JavaScript, pada mulanya dikenal sebagai LiveScript, yang dikembangkan oleh Brendan Eich di Netscape pada tahun 1995 yang menjadi bagian yang terhubung di dalam Netscape Navigator 2.0. Javascript merupakan bahasa skript yang membuat halama-halaman HTML menjadi dinamis. Javascript dapat dijalankan pada hampir semua platform. Javascript merupakan bahasa sisi-klien yang didesain untuk browser komputer pengguna, bukan pada server. Ia dibangun secara langsung ke dalam browser, Mozila Firefox, Google Chrome, Opera dan Browers lain sebagainya (Sianipar, 2015). </w:t>
      </w:r>
    </w:p>
    <w:p w14:paraId="59DEC318" w14:textId="77777777" w:rsidR="000E0AEE" w:rsidRPr="008E3CD6" w:rsidRDefault="000E0AEE" w:rsidP="006D7339">
      <w:pPr>
        <w:pStyle w:val="ListParagraph"/>
        <w:spacing w:line="480" w:lineRule="auto"/>
        <w:ind w:left="284" w:firstLine="436"/>
        <w:jc w:val="both"/>
        <w:rPr>
          <w:rFonts w:ascii="Times New Roman" w:hAnsi="Times New Roman" w:cs="Times New Roman"/>
          <w:sz w:val="24"/>
          <w:szCs w:val="24"/>
        </w:rPr>
      </w:pPr>
      <w:r w:rsidRPr="008E3CD6">
        <w:rPr>
          <w:rFonts w:ascii="Times New Roman" w:hAnsi="Times New Roman" w:cs="Times New Roman"/>
          <w:sz w:val="24"/>
          <w:szCs w:val="24"/>
        </w:rPr>
        <w:t xml:space="preserve">Harus dipahami bahwa JavaScript bukalah Java. Keduanya merupakan bahas yang sangat jauh berbeda. Java dikembangkan oleh Sun Microsystems sedangkan JavaScript sendiri dikembangkan oleh NetScape. Aplikasi yang dibangun pada bahasa pemrogramman Java bersifat paltform independen, sedangkan program JavaScript ditanam ke dalam halaman web dan harus dijalankan pada jendela browser pengguna. Java memiliki bahasa dengan </w:t>
      </w:r>
      <w:r w:rsidRPr="008E3CD6">
        <w:rPr>
          <w:rFonts w:ascii="Times New Roman" w:hAnsi="Times New Roman" w:cs="Times New Roman"/>
          <w:sz w:val="24"/>
          <w:szCs w:val="24"/>
        </w:rPr>
        <w:lastRenderedPageBreak/>
        <w:t>aturan yang super ketat, sedangkan JavaScipt memiliki bahasa dengan aturan yang fleksible dan tidak terlalu ketat. JavaScript adalah bahasa skript populer yang dipakai untuk menciptakan halaman web yang dapat melakukan interaksi dengan penggunanya dan dapat merespon event yang terjadi pada sebuah halaman. Javascript merupakan penghubung yang akan menjahit dan menyatukan page-page halaman web. Pada era saat ini akan sangat susah menjumpai halaman web komersial yang tidak membangun website mereka tanpa membuat kode JavaScript. Dikarenakan javascrpt terkait dengan browser, JavaScript juga sangat terintegrasi dengan HTML. Ketika browser memuat sebuah halaman, server akan mengirim konten utuh dengna bentuk dokumen, termasuk HTML dan perintah-perintah dari JavaScript. Konten HTML kemudian dibaca dan dininterpretasi baris-demi-barisnya sampai tag pembuka JavaScript dibaca, pada saat itu interpreter JavaScript mengambil alih. Ketika tag penutup JavaScript diraih, pemrossesan HTML akan berlanjut (Sianipar, 2015).</w:t>
      </w:r>
    </w:p>
    <w:p w14:paraId="38C15D42" w14:textId="77777777" w:rsidR="006D7339" w:rsidRDefault="000E0AEE" w:rsidP="006D7339">
      <w:pPr>
        <w:pStyle w:val="ListParagraph"/>
        <w:numPr>
          <w:ilvl w:val="0"/>
          <w:numId w:val="20"/>
        </w:numPr>
        <w:spacing w:line="480" w:lineRule="auto"/>
        <w:rPr>
          <w:rFonts w:ascii="Times New Roman" w:hAnsi="Times New Roman" w:cs="Times New Roman"/>
          <w:sz w:val="24"/>
          <w:szCs w:val="24"/>
        </w:rPr>
      </w:pPr>
      <w:r>
        <w:rPr>
          <w:rFonts w:ascii="Times New Roman" w:hAnsi="Times New Roman" w:cs="Times New Roman"/>
          <w:sz w:val="24"/>
          <w:szCs w:val="24"/>
        </w:rPr>
        <w:t>NodeJs</w:t>
      </w:r>
    </w:p>
    <w:p w14:paraId="65CB8EC3" w14:textId="0A6751FF" w:rsidR="000E0AEE" w:rsidRPr="006D7339" w:rsidRDefault="000E0AEE" w:rsidP="006D7339">
      <w:pPr>
        <w:pStyle w:val="ListParagraph"/>
        <w:spacing w:line="480" w:lineRule="auto"/>
        <w:ind w:left="284" w:firstLine="436"/>
        <w:jc w:val="both"/>
        <w:rPr>
          <w:rFonts w:ascii="Times New Roman" w:hAnsi="Times New Roman" w:cs="Times New Roman"/>
          <w:sz w:val="24"/>
          <w:szCs w:val="24"/>
        </w:rPr>
      </w:pPr>
      <w:r w:rsidRPr="006D7339">
        <w:rPr>
          <w:rFonts w:ascii="Times New Roman" w:hAnsi="Times New Roman" w:cs="Times New Roman"/>
          <w:sz w:val="24"/>
          <w:szCs w:val="24"/>
        </w:rPr>
        <w:t>NodeJs merupakan runtime environment yang digunakan untuk pengembangan aplikasi berbasis web. Jika JavaScript hanya bisa dijalankan pada web browser saja sedangkan NodeJs dapat dieksekusi sebagai aplikasi server. NodeJs dapat berjalan dari sisi server dikarenakan dukungan dari V8 Engine buatan Google dengan disediakan beberapa modul bawaan yang terintegrasi seperti module filesystem, http, dan yang lainnnya</w:t>
      </w:r>
      <w:r w:rsidRPr="006D7339">
        <w:rPr>
          <w:rFonts w:ascii="Times New Roman" w:hAnsi="Times New Roman" w:cs="Times New Roman"/>
          <w:sz w:val="24"/>
          <w:szCs w:val="24"/>
        </w:rPr>
        <w:fldChar w:fldCharType="begin" w:fldLock="1"/>
      </w:r>
      <w:r w:rsidRPr="006D7339">
        <w:rPr>
          <w:rFonts w:ascii="Times New Roman" w:hAnsi="Times New Roman" w:cs="Times New Roman"/>
          <w:sz w:val="24"/>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6D7339">
        <w:rPr>
          <w:rFonts w:ascii="Times New Roman" w:hAnsi="Times New Roman" w:cs="Times New Roman"/>
          <w:sz w:val="24"/>
          <w:szCs w:val="24"/>
        </w:rPr>
        <w:fldChar w:fldCharType="separate"/>
      </w:r>
      <w:r w:rsidRPr="006D7339">
        <w:rPr>
          <w:rFonts w:ascii="Times New Roman" w:hAnsi="Times New Roman" w:cs="Times New Roman"/>
          <w:sz w:val="24"/>
          <w:szCs w:val="24"/>
        </w:rPr>
        <w:t>(Fajrin, 2017)</w:t>
      </w:r>
      <w:r w:rsidRPr="006D7339">
        <w:rPr>
          <w:rFonts w:ascii="Times New Roman" w:hAnsi="Times New Roman" w:cs="Times New Roman"/>
          <w:sz w:val="24"/>
          <w:szCs w:val="24"/>
        </w:rPr>
        <w:fldChar w:fldCharType="end"/>
      </w:r>
      <w:r w:rsidRPr="006D7339">
        <w:rPr>
          <w:rFonts w:ascii="Times New Roman" w:hAnsi="Times New Roman" w:cs="Times New Roman"/>
          <w:sz w:val="24"/>
          <w:szCs w:val="24"/>
        </w:rPr>
        <w:t>.</w:t>
      </w:r>
    </w:p>
    <w:p w14:paraId="638F55A9" w14:textId="0F94B54F" w:rsidR="000E0AEE" w:rsidRPr="00307B17" w:rsidRDefault="000E0AEE" w:rsidP="00307B17">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Node Package Manager (NPM) merupakan sebuah penyedia package repository open source, NPM memungkinkan pengguna NodeJs </w:t>
      </w:r>
      <w:r>
        <w:rPr>
          <w:rFonts w:ascii="Times New Roman" w:hAnsi="Times New Roman" w:cs="Times New Roman"/>
          <w:sz w:val="24"/>
          <w:szCs w:val="24"/>
        </w:rPr>
        <w:lastRenderedPageBreak/>
        <w:t>mempublikasikan hasil karyanya agar dapat digunakan oleh orang lain yang membutuhkan tanpa adanya proses screening(Haryana, 2019). NPM akan dibutuhkan untuk menginstal dependency pendukung dalam pengembangan aplikasi NodeJs berbasis web.</w:t>
      </w:r>
    </w:p>
    <w:p w14:paraId="0B9C3D95" w14:textId="7CE14C33" w:rsidR="000E0AEE" w:rsidRPr="00307B17" w:rsidRDefault="000E0AEE" w:rsidP="00307B17">
      <w:pPr>
        <w:pStyle w:val="ListParagraph"/>
        <w:numPr>
          <w:ilvl w:val="0"/>
          <w:numId w:val="7"/>
        </w:numPr>
        <w:spacing w:line="480" w:lineRule="auto"/>
        <w:rPr>
          <w:rFonts w:ascii="Times New Roman" w:hAnsi="Times New Roman" w:cs="Times New Roman"/>
          <w:b/>
          <w:bCs/>
          <w:sz w:val="24"/>
          <w:szCs w:val="24"/>
        </w:rPr>
      </w:pPr>
      <w:r>
        <w:rPr>
          <w:rFonts w:ascii="Times New Roman" w:hAnsi="Times New Roman" w:cs="Times New Roman"/>
          <w:b/>
          <w:bCs/>
          <w:sz w:val="24"/>
          <w:szCs w:val="24"/>
        </w:rPr>
        <w:t>Programming Tools</w:t>
      </w:r>
    </w:p>
    <w:p w14:paraId="24908444" w14:textId="77777777" w:rsidR="00307B17" w:rsidRDefault="000E0AEE" w:rsidP="00307B17">
      <w:pPr>
        <w:pStyle w:val="ListParagraph"/>
        <w:numPr>
          <w:ilvl w:val="0"/>
          <w:numId w:val="22"/>
        </w:numPr>
        <w:spacing w:line="480" w:lineRule="auto"/>
        <w:rPr>
          <w:rFonts w:ascii="Times New Roman" w:hAnsi="Times New Roman" w:cs="Times New Roman"/>
          <w:sz w:val="24"/>
          <w:szCs w:val="24"/>
        </w:rPr>
      </w:pPr>
      <w:r w:rsidRPr="00463FD4">
        <w:rPr>
          <w:rFonts w:ascii="Times New Roman" w:hAnsi="Times New Roman" w:cs="Times New Roman"/>
          <w:sz w:val="24"/>
          <w:szCs w:val="24"/>
        </w:rPr>
        <w:t>Intelij</w:t>
      </w:r>
      <w:r>
        <w:rPr>
          <w:rFonts w:ascii="Times New Roman" w:hAnsi="Times New Roman" w:cs="Times New Roman"/>
          <w:sz w:val="24"/>
          <w:szCs w:val="24"/>
        </w:rPr>
        <w:t xml:space="preserve"> </w:t>
      </w:r>
      <w:r w:rsidRPr="00463FD4">
        <w:rPr>
          <w:rFonts w:ascii="Times New Roman" w:hAnsi="Times New Roman" w:cs="Times New Roman"/>
          <w:sz w:val="24"/>
          <w:szCs w:val="24"/>
        </w:rPr>
        <w:t>IDEA</w:t>
      </w:r>
    </w:p>
    <w:p w14:paraId="54A36331" w14:textId="021B0CFE" w:rsidR="000E0AEE" w:rsidRPr="00307B17" w:rsidRDefault="000E0AEE" w:rsidP="00307B17">
      <w:pPr>
        <w:pStyle w:val="ListParagraph"/>
        <w:spacing w:line="480" w:lineRule="auto"/>
        <w:ind w:left="284" w:firstLine="436"/>
        <w:jc w:val="both"/>
        <w:rPr>
          <w:rFonts w:ascii="Times New Roman" w:hAnsi="Times New Roman" w:cs="Times New Roman"/>
          <w:sz w:val="24"/>
          <w:szCs w:val="24"/>
        </w:rPr>
      </w:pPr>
      <w:r w:rsidRPr="00307B17">
        <w:rPr>
          <w:rFonts w:ascii="Times New Roman" w:hAnsi="Times New Roman" w:cs="Times New Roman"/>
          <w:sz w:val="24"/>
          <w:szCs w:val="24"/>
        </w:rPr>
        <w:t>Intelij IDEA merupakan Integrated Developent Environment yang banyak digunakan para pengembang program Java. InteliJ IDEA merupakan hasil karya dari JetBrains yang pertama kali diluncurkan pada januari 2001 dengan diusung sebagai aplikasi pengembang program Java pertama dengan penavigasian dan perkturis kode program dengan tingkat lanjut. Dengan tujuan pembuatannya untuk dapat digunakan pengembang program atau aplikasi. InteliJ IDEA juga dapat diintegrasikan keberbagai platform diantaranya VCS, GIT, SVN dan lain sebagainya(Saputra &amp; Stefani, 2023). Pada penelitian ini Intelij IDEA akan digunakan sebagai teks editor atau IDEA untuk pengembangan REST Web Service menggunakan Spring Boot dan menggunakan bahasa pemrogramman Java.</w:t>
      </w:r>
    </w:p>
    <w:p w14:paraId="4C9A630E" w14:textId="59D6E31C" w:rsidR="00307B17" w:rsidRDefault="000E0AEE" w:rsidP="00307B17">
      <w:pPr>
        <w:pStyle w:val="ListParagraph"/>
        <w:numPr>
          <w:ilvl w:val="0"/>
          <w:numId w:val="22"/>
        </w:numPr>
        <w:spacing w:line="480" w:lineRule="auto"/>
        <w:rPr>
          <w:rFonts w:ascii="Times New Roman" w:hAnsi="Times New Roman" w:cs="Times New Roman"/>
          <w:sz w:val="24"/>
          <w:szCs w:val="24"/>
        </w:rPr>
      </w:pPr>
      <w:r w:rsidRPr="00463FD4">
        <w:rPr>
          <w:rFonts w:ascii="Times New Roman" w:hAnsi="Times New Roman" w:cs="Times New Roman"/>
          <w:sz w:val="24"/>
          <w:szCs w:val="24"/>
        </w:rPr>
        <w:t>VSCode</w:t>
      </w:r>
    </w:p>
    <w:p w14:paraId="6168F586" w14:textId="0332BD72" w:rsidR="000E0AEE" w:rsidRPr="00307B17" w:rsidRDefault="000E0AEE" w:rsidP="00307B17">
      <w:pPr>
        <w:pStyle w:val="ListParagraph"/>
        <w:spacing w:line="480" w:lineRule="auto"/>
        <w:ind w:left="284" w:firstLine="436"/>
        <w:jc w:val="both"/>
        <w:rPr>
          <w:rFonts w:ascii="Times New Roman" w:hAnsi="Times New Roman" w:cs="Times New Roman"/>
          <w:sz w:val="24"/>
          <w:szCs w:val="24"/>
        </w:rPr>
      </w:pPr>
      <w:r w:rsidRPr="00307B17">
        <w:rPr>
          <w:rFonts w:ascii="Times New Roman" w:hAnsi="Times New Roman" w:cs="Times New Roman"/>
          <w:sz w:val="24"/>
          <w:szCs w:val="24"/>
        </w:rPr>
        <w:t xml:space="preserve">Salah satu teks editor yang ringan dan memiliki kemampuan yang handal dibuat oleh Microsoft yang dapat berjalan di berbagai sistem operasi yaitu Visual Studio Code atau yang lebih dikenal dengan VSCode. Teks editor yang di buat oleh Microsoft ini mendukung berbagai macam bahasa pemrogramman untuk dapat dijalankan diatas teks editor yang satu ini diantaranya JavaScript, Typescript, NodeJs serta banyak lagi bahasa pemrogramman lainnya. </w:t>
      </w:r>
    </w:p>
    <w:p w14:paraId="12A010A4" w14:textId="77777777" w:rsidR="000E0AEE" w:rsidRPr="00463FD4" w:rsidRDefault="000E0AEE" w:rsidP="00307B17">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lastRenderedPageBreak/>
        <w:t>VSCode menjadi sangat poluler dikarekan VSCode merupakan teks editory yang open source dengan memiliki banyak fitur yang bisa digunakan para pengembang atau developer diantaranya Intellisense, Git Integration, Debuging dan fitur extensi yang membuat kemampuan teks editor ini manjadi sangat powerful dan mempermudah dalam proses development. Fitur yang disebutkan diatas terus mengalami perbaikan dan penambahan fitur. VSCode sendri selalu melakukan pembaruan setiap bulan ini lah yang membuat VSCode berbeda dengan teks editor yang lainnya(Salama, 2021). Dalam penelititan ini VSCode akan diggunakan untuk pengembangan front-end developemnt dengan menggunakan JavaScript, HTML, Tailwind dan lain sebagainya.</w:t>
      </w:r>
    </w:p>
    <w:p w14:paraId="09DB7D3A" w14:textId="77777777" w:rsidR="00307B17" w:rsidRDefault="000E0AEE" w:rsidP="00307B17">
      <w:pPr>
        <w:pStyle w:val="ListParagraph"/>
        <w:numPr>
          <w:ilvl w:val="0"/>
          <w:numId w:val="22"/>
        </w:numPr>
        <w:spacing w:line="480" w:lineRule="auto"/>
        <w:rPr>
          <w:rFonts w:ascii="Times New Roman" w:hAnsi="Times New Roman" w:cs="Times New Roman"/>
          <w:sz w:val="24"/>
          <w:szCs w:val="24"/>
        </w:rPr>
      </w:pPr>
      <w:r w:rsidRPr="00463FD4">
        <w:rPr>
          <w:rFonts w:ascii="Times New Roman" w:hAnsi="Times New Roman" w:cs="Times New Roman"/>
          <w:sz w:val="24"/>
          <w:szCs w:val="24"/>
        </w:rPr>
        <w:t>Postman</w:t>
      </w:r>
    </w:p>
    <w:p w14:paraId="3C0AA0F9" w14:textId="34B7CA5F" w:rsidR="000E0AEE" w:rsidRPr="00307B17" w:rsidRDefault="000E0AEE" w:rsidP="00307B17">
      <w:pPr>
        <w:pStyle w:val="ListParagraph"/>
        <w:spacing w:line="480" w:lineRule="auto"/>
        <w:ind w:left="284" w:firstLine="436"/>
        <w:jc w:val="both"/>
        <w:rPr>
          <w:rFonts w:ascii="Times New Roman" w:hAnsi="Times New Roman" w:cs="Times New Roman"/>
          <w:sz w:val="24"/>
          <w:szCs w:val="24"/>
        </w:rPr>
      </w:pPr>
      <w:r w:rsidRPr="00307B17">
        <w:rPr>
          <w:rFonts w:ascii="Times New Roman" w:hAnsi="Times New Roman" w:cs="Times New Roman"/>
          <w:sz w:val="24"/>
          <w:szCs w:val="24"/>
        </w:rPr>
        <w:t>Postman adalah sebuah software Testing REST Client dengan berbasis web yang tersedia dalam bentuk ekstensi pada Google Chrome. Postman mempunyai tampilan user interface yang memudahkan dalam meggunakannya. Postman juga mempunyai fitur-fitur pendukung diantaranya design, api test, build, dan documentasi api</w:t>
      </w:r>
      <w:r w:rsidRPr="00307B17">
        <w:rPr>
          <w:rFonts w:ascii="Times New Roman" w:hAnsi="Times New Roman" w:cs="Times New Roman"/>
          <w:sz w:val="24"/>
          <w:szCs w:val="24"/>
        </w:rPr>
        <w:fldChar w:fldCharType="begin" w:fldLock="1"/>
      </w:r>
      <w:r w:rsidRPr="00307B17">
        <w:rPr>
          <w:rFonts w:ascii="Times New Roman" w:hAnsi="Times New Roman" w:cs="Times New Roman"/>
          <w:sz w:val="24"/>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307B17">
        <w:rPr>
          <w:rFonts w:ascii="Times New Roman" w:hAnsi="Times New Roman" w:cs="Times New Roman"/>
          <w:sz w:val="24"/>
          <w:szCs w:val="24"/>
        </w:rPr>
        <w:fldChar w:fldCharType="separate"/>
      </w:r>
      <w:r w:rsidRPr="00307B17">
        <w:rPr>
          <w:rFonts w:ascii="Times New Roman" w:hAnsi="Times New Roman" w:cs="Times New Roman"/>
          <w:sz w:val="24"/>
          <w:szCs w:val="24"/>
        </w:rPr>
        <w:t>(Fajrin, 2017)</w:t>
      </w:r>
      <w:r w:rsidRPr="00307B17">
        <w:rPr>
          <w:rFonts w:ascii="Times New Roman" w:hAnsi="Times New Roman" w:cs="Times New Roman"/>
          <w:sz w:val="24"/>
          <w:szCs w:val="24"/>
        </w:rPr>
        <w:fldChar w:fldCharType="end"/>
      </w:r>
      <w:r w:rsidRPr="00307B17">
        <w:rPr>
          <w:rFonts w:ascii="Times New Roman" w:hAnsi="Times New Roman" w:cs="Times New Roman"/>
          <w:sz w:val="24"/>
          <w:szCs w:val="24"/>
        </w:rPr>
        <w:t>.</w:t>
      </w:r>
    </w:p>
    <w:p w14:paraId="7ECE4AD1" w14:textId="77777777" w:rsidR="000E0AEE" w:rsidRDefault="000E0AEE" w:rsidP="00307B17">
      <w:pPr>
        <w:pStyle w:val="ListParagraph"/>
        <w:numPr>
          <w:ilvl w:val="0"/>
          <w:numId w:val="7"/>
        </w:numPr>
        <w:spacing w:line="480" w:lineRule="auto"/>
        <w:rPr>
          <w:rFonts w:ascii="Times New Roman" w:hAnsi="Times New Roman" w:cs="Times New Roman"/>
          <w:b/>
          <w:bCs/>
          <w:sz w:val="24"/>
          <w:szCs w:val="24"/>
        </w:rPr>
      </w:pPr>
      <w:r>
        <w:rPr>
          <w:rFonts w:ascii="Times New Roman" w:hAnsi="Times New Roman" w:cs="Times New Roman"/>
          <w:b/>
          <w:bCs/>
          <w:sz w:val="24"/>
          <w:szCs w:val="24"/>
        </w:rPr>
        <w:t>Software Development Life Cycle</w:t>
      </w:r>
    </w:p>
    <w:p w14:paraId="4B193660" w14:textId="77777777" w:rsidR="000E0AEE" w:rsidRDefault="000E0AEE" w:rsidP="00307B17">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oftware Development Life Cycle (SDLC) adalah proses pengembangan suatu sistem perangkat lunak dengan menggunakan model-model dan metodologi yang digunakan untuk mengembangkan system perangkat lunak. SDLC juga bisa berupa pola yang diggunakan untuk mengembangkan sistem perangkat lunak, yang terdiri dari beberapa tahap diantaranya: planning (perencannan), analysis (penganalisisan), design (pendesainan), implementation (pengimplementasian), </w:t>
      </w:r>
      <w:r>
        <w:rPr>
          <w:rFonts w:ascii="Times New Roman" w:hAnsi="Times New Roman" w:cs="Times New Roman"/>
          <w:sz w:val="24"/>
          <w:szCs w:val="24"/>
        </w:rPr>
        <w:lastRenderedPageBreak/>
        <w:t>testing (pengujicobaan) dan yang terakhir adalah maintenance (pengelolaan/perawatan). Didalam proses rekayasa perangkat lunak, konsep SDLC dapat menjadi dasar dari berbagai jenis pengembangan metodologi perangkat lunak. Metodologi ini dapat membentuk sebuah kerangka kerja untuk proses perancanaan dan pengendalian pembuat sebuah sistem informasi. SDLC sendiri memiliki beberapa model yang dapat digunakan diantaranya model Waterfall, model Prototype, model Rapid Application Development (RAD) dan lain sebagainy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ascii="Times New Roman" w:hAnsi="Times New Roman" w:cs="Times New Roman"/>
          <w:sz w:val="24"/>
          <w:szCs w:val="24"/>
        </w:rPr>
        <w:fldChar w:fldCharType="separate"/>
      </w:r>
      <w:r w:rsidRPr="00F508B4">
        <w:rPr>
          <w:rFonts w:ascii="Times New Roman" w:hAnsi="Times New Roman" w:cs="Times New Roman"/>
          <w:sz w:val="24"/>
          <w:szCs w:val="24"/>
        </w:rPr>
        <w:t>(Findawati, 2018)</w:t>
      </w:r>
      <w:r>
        <w:rPr>
          <w:rFonts w:ascii="Times New Roman" w:hAnsi="Times New Roman" w:cs="Times New Roman"/>
          <w:sz w:val="24"/>
          <w:szCs w:val="24"/>
        </w:rPr>
        <w:fldChar w:fldCharType="end"/>
      </w:r>
      <w:r>
        <w:rPr>
          <w:rFonts w:ascii="Times New Roman" w:hAnsi="Times New Roman" w:cs="Times New Roman"/>
          <w:sz w:val="24"/>
          <w:szCs w:val="24"/>
        </w:rPr>
        <w:t>.</w:t>
      </w:r>
    </w:p>
    <w:p w14:paraId="5DFD2060" w14:textId="108758E3" w:rsidR="000E0AEE" w:rsidRPr="00307B17" w:rsidRDefault="000E0AEE" w:rsidP="00307B17">
      <w:pPr>
        <w:spacing w:line="360" w:lineRule="auto"/>
        <w:jc w:val="center"/>
        <w:rPr>
          <w:rFonts w:ascii="Times New Roman" w:hAnsi="Times New Roman" w:cs="Times New Roman"/>
          <w:sz w:val="24"/>
          <w:szCs w:val="24"/>
        </w:rPr>
      </w:pPr>
      <w:r>
        <w:rPr>
          <w:rFonts w:ascii="Times New Roman" w:hAnsi="Times New Roman" w:cs="Times New Roman"/>
          <w:b/>
          <w:bCs/>
          <w:noProof/>
          <w:sz w:val="24"/>
          <w:szCs w:val="24"/>
        </w:rPr>
        <w:drawing>
          <wp:inline distT="0" distB="0" distL="0" distR="0" wp14:anchorId="6CBD34B4" wp14:editId="319BC791">
            <wp:extent cx="3926958" cy="2392326"/>
            <wp:effectExtent l="0" t="0" r="0" b="8255"/>
            <wp:docPr id="19145089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0430" cy="2394441"/>
                    </a:xfrm>
                    <a:prstGeom prst="rect">
                      <a:avLst/>
                    </a:prstGeom>
                    <a:noFill/>
                    <a:ln>
                      <a:noFill/>
                    </a:ln>
                  </pic:spPr>
                </pic:pic>
              </a:graphicData>
            </a:graphic>
          </wp:inline>
        </w:drawing>
      </w:r>
    </w:p>
    <w:p w14:paraId="52CFD838" w14:textId="77777777" w:rsidR="000E0AEE" w:rsidRDefault="000E0AEE" w:rsidP="00307B17">
      <w:pPr>
        <w:pStyle w:val="ListParagraph"/>
        <w:numPr>
          <w:ilvl w:val="0"/>
          <w:numId w:val="7"/>
        </w:numPr>
        <w:spacing w:line="480" w:lineRule="auto"/>
        <w:rPr>
          <w:rFonts w:ascii="Times New Roman" w:hAnsi="Times New Roman" w:cs="Times New Roman"/>
          <w:b/>
          <w:bCs/>
          <w:sz w:val="24"/>
          <w:szCs w:val="24"/>
        </w:rPr>
      </w:pPr>
      <w:r>
        <w:rPr>
          <w:rFonts w:ascii="Times New Roman" w:hAnsi="Times New Roman" w:cs="Times New Roman"/>
          <w:b/>
          <w:bCs/>
          <w:sz w:val="24"/>
          <w:szCs w:val="24"/>
        </w:rPr>
        <w:t>UML</w:t>
      </w:r>
    </w:p>
    <w:p w14:paraId="3804221E" w14:textId="3CB3468A" w:rsidR="000E0AEE" w:rsidRPr="00307B17" w:rsidRDefault="000E0AEE" w:rsidP="00307B17">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Unifide Model Language (UML) adalah bentuk pemodelan sistem perangkat lunak standar berbais komponen dan berorientasi objek. Penggunaan UML sendiri diharapkan mampu memberikan penjelasan secara visual pada model sistem perangkat lunak. Tidak hanya untuk memberikan sebuah bantuk gambar visual, UML juga mampu membantu menyelesaikan permasalahan dalam pengembangan perangkat lunak yang berkualitas tinggi dalam jangka waktu yang masuk akal. UML sangatlah berperan penting pada saat dimana klien memiliki beberapa persyaratan tinggi yang dapat berupa desain, pemeliharaan, pengelolaan </w:t>
      </w:r>
      <w:r>
        <w:rPr>
          <w:rFonts w:ascii="Times New Roman" w:hAnsi="Times New Roman" w:cs="Times New Roman"/>
          <w:sz w:val="24"/>
          <w:szCs w:val="24"/>
        </w:rPr>
        <w:lastRenderedPageBreak/>
        <w:t>dan pengembangan terhadap perangkat lunak dengan mencakup pemangkasan siklus pengembangan perangkat lunak, peningkatan kualitas perangkat, dan perluindungan pengembangan perangka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et al., 2020)","plainTextFormattedCitation":"(Nursaid et al., 2020)","previouslyFormattedCitation":"(Nursaid et al., 2020)"},"properties":{"noteIndex":0},"schema":"https://github.com/citation-style-language/schema/raw/master/csl-citation.json"}</w:instrText>
      </w:r>
      <w:r>
        <w:rPr>
          <w:rFonts w:ascii="Times New Roman" w:hAnsi="Times New Roman" w:cs="Times New Roman"/>
          <w:sz w:val="24"/>
          <w:szCs w:val="24"/>
        </w:rPr>
        <w:fldChar w:fldCharType="separate"/>
      </w:r>
      <w:r w:rsidRPr="00701BB8">
        <w:rPr>
          <w:rFonts w:ascii="Times New Roman" w:hAnsi="Times New Roman" w:cs="Times New Roman"/>
          <w:sz w:val="24"/>
          <w:szCs w:val="24"/>
        </w:rPr>
        <w:t>(Nursaid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119DB703" w14:textId="77777777" w:rsidR="000E0AEE" w:rsidRPr="000563B1" w:rsidRDefault="000E0AEE" w:rsidP="00307B17">
      <w:pPr>
        <w:pStyle w:val="ListParagraph"/>
        <w:numPr>
          <w:ilvl w:val="0"/>
          <w:numId w:val="7"/>
        </w:numPr>
        <w:spacing w:line="480" w:lineRule="auto"/>
        <w:rPr>
          <w:rFonts w:ascii="Times New Roman" w:hAnsi="Times New Roman" w:cs="Times New Roman"/>
          <w:b/>
          <w:bCs/>
          <w:sz w:val="24"/>
          <w:szCs w:val="24"/>
        </w:rPr>
      </w:pPr>
      <w:r>
        <w:rPr>
          <w:rFonts w:ascii="Times New Roman" w:hAnsi="Times New Roman" w:cs="Times New Roman"/>
          <w:b/>
          <w:bCs/>
          <w:sz w:val="24"/>
          <w:szCs w:val="24"/>
        </w:rPr>
        <w:t>Penelitian Relevan</w:t>
      </w:r>
    </w:p>
    <w:p w14:paraId="6A82A6F5" w14:textId="77777777" w:rsidR="000E0AEE" w:rsidRDefault="000E0AEE" w:rsidP="00307B17">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proses melakukan penelitian ilmiah dibutuhkan adanya satu kajian pustaka. Proses menkaji kajian pustaka dianggap memiliki peran yang penting karena diangap sebagai landasan dalam penyusunana laporan penelitian yang berfungsi sebagai pencegahan teradap adaanya duplikasi atau kesamaan dari sebuah peneliti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author":[{"dropping-particle":"","family":"Ridwan","given":"Muannif","non-dropping-particle":"","parse-names":false,"suffix":""},{"dropping-particle":"","family":"Ulum","given":"Bahrul","non-dropping-particle":"","parse-names":false,"suffix":""},{"dropping-particle":"","family":"Muhammad","given":"Fauzi","non-dropping-particle":"","parse-names":false,"suffix":""},{"dropping-particle":"","family":"Indragiri","given":"Islam","non-dropping-particle":"","parse-names":false,"suffix":""},{"dropping-particle":"","family":"Sulthan Thaha Saifuddin Jambi","given":"Uin","non-dropping-particle":"","parse-names":false,"suffix":""}],"container-title":"Jurnal Masohi","id":"ITEM-1","issue":"1","issued":{"date-parts":[["2021"]]},"page":"42-51","title":"Pentingnya Penerapan Literature Review pada Penelitian Ilmiah (The Importance Of Application Of Literature Review In Scientific Research)","type":"article-journal","volume":"2"},"uris":["http://www.mendeley.com/documents/?uuid=4710400d-21b5-4aff-bda7-6903f81956a9"]}],"mendeley":{"formattedCitation":"(Ridwan et al., 2021)","plainTextFormattedCitation":"(Ridwan et al., 2021)","previouslyFormattedCitation":"(Ridwan et al., 2021)"},"properties":{"noteIndex":0},"schema":"https://github.com/citation-style-language/schema/raw/master/csl-citation.json"}</w:instrText>
      </w:r>
      <w:r>
        <w:rPr>
          <w:rFonts w:ascii="Times New Roman" w:hAnsi="Times New Roman" w:cs="Times New Roman"/>
          <w:sz w:val="24"/>
          <w:szCs w:val="24"/>
        </w:rPr>
        <w:fldChar w:fldCharType="separate"/>
      </w:r>
      <w:r w:rsidRPr="004362E0">
        <w:rPr>
          <w:rFonts w:ascii="Times New Roman" w:hAnsi="Times New Roman" w:cs="Times New Roman"/>
          <w:sz w:val="24"/>
          <w:szCs w:val="24"/>
        </w:rPr>
        <w:t>(Ridwan et al., 2021)</w:t>
      </w:r>
      <w:r>
        <w:rPr>
          <w:rFonts w:ascii="Times New Roman" w:hAnsi="Times New Roman" w:cs="Times New Roman"/>
          <w:sz w:val="24"/>
          <w:szCs w:val="24"/>
        </w:rPr>
        <w:fldChar w:fldCharType="end"/>
      </w:r>
      <w:r>
        <w:rPr>
          <w:rFonts w:ascii="Times New Roman" w:hAnsi="Times New Roman" w:cs="Times New Roman"/>
          <w:sz w:val="24"/>
          <w:szCs w:val="24"/>
        </w:rPr>
        <w:t>. Berikut ini merupakan beberapa penelitian yang dilakukan oleh peneliti terdahulu yang dapat dijadikan sebagai landasan atau gambaran untuk penelitian yang sekarang sedang dilakukan.</w:t>
      </w:r>
    </w:p>
    <w:p w14:paraId="314C000A" w14:textId="77777777" w:rsidR="000E0AEE" w:rsidRDefault="000E0AEE" w:rsidP="00307B17">
      <w:pPr>
        <w:pStyle w:val="ListParagraph"/>
        <w:numPr>
          <w:ilvl w:val="0"/>
          <w:numId w:val="23"/>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Sistem Informasi Lembaga Pengkajian Studi Islam (LPSI) Universitas Islam Indragiri Tembilahan Berbasis Web, penelitian ini dilakukan oleh (Hernata &amp; Samsudin, 2017) yang merupakan mahasiswa Program Studi Sistem Informasi, Fakultas Teknik dan Ilmu Komputer, Universitas Islam Indragiri (UNISI) Riau. Sistem rancangan yang di buat ini dapat memberi kemudahan dalam mengelolah data LPSI dan layak di implementasikan.</w:t>
      </w:r>
    </w:p>
    <w:p w14:paraId="4BAA3CD9" w14:textId="77777777" w:rsidR="000E0AEE" w:rsidRDefault="000E0AEE" w:rsidP="00307B17">
      <w:pPr>
        <w:pStyle w:val="ListParagraph"/>
        <w:numPr>
          <w:ilvl w:val="0"/>
          <w:numId w:val="23"/>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Sistem Informasi Jadwal Kegiatan Majelis Ilmu pada Kajian Linggau Mengaji Berbasis Web Mobile, penelitian ini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ascii="Times New Roman" w:hAnsi="Times New Roman" w:cs="Times New Roman"/>
          <w:sz w:val="24"/>
          <w:szCs w:val="24"/>
        </w:rPr>
        <w:fldChar w:fldCharType="separate"/>
      </w:r>
      <w:r w:rsidRPr="007453C1">
        <w:rPr>
          <w:rFonts w:ascii="Times New Roman" w:hAnsi="Times New Roman" w:cs="Times New Roman"/>
          <w:sz w:val="24"/>
          <w:szCs w:val="24"/>
        </w:rPr>
        <w:t>(Karman &amp; Rahmanto, 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rupakan mahasiswa Program Studi Sistem Informasi, Universitas Bina Insan, Lubuklinggau. Sistem rancangan yang dibuat ini dapat membantu dalam penyebaran infrormasi jadwal kajian linggau mengaji khususnya dikawasan kota lubuklinggau dan sekitarnya.</w:t>
      </w:r>
    </w:p>
    <w:p w14:paraId="13D81FA6" w14:textId="2C5B8AD5" w:rsidR="000E0AEE" w:rsidRPr="00307B17" w:rsidRDefault="000E0AEE" w:rsidP="00307B17">
      <w:pPr>
        <w:pStyle w:val="ListParagraph"/>
        <w:numPr>
          <w:ilvl w:val="0"/>
          <w:numId w:val="23"/>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Perancangan Sistem Informasi Daftar Kajian Islam di Bandarlampung Berbasis Web, penelitian ini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et al., 2023)","plainTextFormattedCitation":"(Firdhayanti et al., 2023)","previouslyFormattedCitation":"(Firdhayanti et al., 2023)"},"properties":{"noteIndex":0},"schema":"https://github.com/citation-style-language/schema/raw/master/csl-citation.json"}</w:instrText>
      </w:r>
      <w:r>
        <w:rPr>
          <w:rFonts w:ascii="Times New Roman" w:hAnsi="Times New Roman" w:cs="Times New Roman"/>
          <w:sz w:val="24"/>
          <w:szCs w:val="24"/>
        </w:rPr>
        <w:fldChar w:fldCharType="separate"/>
      </w:r>
      <w:r w:rsidRPr="00550A35">
        <w:rPr>
          <w:rFonts w:ascii="Times New Roman" w:hAnsi="Times New Roman" w:cs="Times New Roman"/>
          <w:sz w:val="24"/>
          <w:szCs w:val="24"/>
        </w:rPr>
        <w:t>(Firdhayant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yang merupakan mahasiswa Jurusan Sistem Informasi, Institu Informatika dan Bisnis Darmajaya, Lampung. Sistem rancangan ini diharapkan mampu mepermudah akses dan pengelolaan informasi mengenai kajian-kajian Islam di Bandarlampung dan juga dapat mempermuda mencari dan memperoleh informasi yang bermanfaat bagi pengembangan diri dan pemahaman agama.</w:t>
      </w:r>
    </w:p>
    <w:p w14:paraId="5005AA87" w14:textId="44E4E123" w:rsidR="000E0AEE" w:rsidRPr="00307B17" w:rsidRDefault="000E0AEE" w:rsidP="00307B17">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dari ketiga hasil penelitian tersebut, perbedaan yang akan dilakukan oleh penulis dengan judul “Perancangan Sistem Informasi Layanan Lembaga Pengkajian dan Penerapan Al-Islam Kemuhammadiyahan Universitas Muhammadiyah Kendari Berbasis Web” ialah sebagai berikut. </w:t>
      </w:r>
    </w:p>
    <w:p w14:paraId="046BCFC5" w14:textId="61EC8EBA" w:rsidR="000E0AEE" w:rsidRDefault="000E0AEE" w:rsidP="00307B17">
      <w:pPr>
        <w:pStyle w:val="ListParagraph"/>
        <w:numPr>
          <w:ilvl w:val="0"/>
          <w:numId w:val="37"/>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Penelitian pertama oleh (Hernata &amp; Samsudin, 2017) terdapat perbedaan yaitu pada halaman laporan pembayaran dan galeri, sistem yang akan penulis buat tidak mengandung halaman galeri dan laporan pembayara</w:t>
      </w:r>
      <w:r w:rsidR="00307B17">
        <w:rPr>
          <w:rFonts w:ascii="Times New Roman" w:hAnsi="Times New Roman" w:cs="Times New Roman"/>
          <w:sz w:val="24"/>
          <w:szCs w:val="24"/>
        </w:rPr>
        <w:t>n.</w:t>
      </w:r>
    </w:p>
    <w:p w14:paraId="370E5A0F" w14:textId="77777777" w:rsidR="000E0AEE" w:rsidRDefault="000E0AEE" w:rsidP="00307B17">
      <w:pPr>
        <w:pStyle w:val="ListParagraph"/>
        <w:numPr>
          <w:ilvl w:val="0"/>
          <w:numId w:val="37"/>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nelitian kedua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ascii="Times New Roman" w:hAnsi="Times New Roman" w:cs="Times New Roman"/>
          <w:sz w:val="24"/>
          <w:szCs w:val="24"/>
        </w:rPr>
        <w:fldChar w:fldCharType="separate"/>
      </w:r>
      <w:r w:rsidRPr="002D5D14">
        <w:rPr>
          <w:rFonts w:ascii="Times New Roman" w:hAnsi="Times New Roman" w:cs="Times New Roman"/>
          <w:sz w:val="24"/>
          <w:szCs w:val="24"/>
        </w:rPr>
        <w:t>(Karman &amp; Rahmanto, 2020)</w:t>
      </w:r>
      <w:r>
        <w:rPr>
          <w:rFonts w:ascii="Times New Roman" w:hAnsi="Times New Roman" w:cs="Times New Roman"/>
          <w:sz w:val="24"/>
          <w:szCs w:val="24"/>
        </w:rPr>
        <w:fldChar w:fldCharType="end"/>
      </w:r>
      <w:r>
        <w:rPr>
          <w:rFonts w:ascii="Times New Roman" w:hAnsi="Times New Roman" w:cs="Times New Roman"/>
          <w:sz w:val="24"/>
          <w:szCs w:val="24"/>
        </w:rPr>
        <w:t xml:space="preserve"> juga memiliki halaman gallery sedangkan pada sistem yang akan dibuat penulis tidak memiliki halaman gallery.</w:t>
      </w:r>
    </w:p>
    <w:p w14:paraId="3CA1D2B5" w14:textId="77777777" w:rsidR="000E0AEE" w:rsidRPr="003D10BC" w:rsidRDefault="000E0AEE" w:rsidP="00307B17">
      <w:pPr>
        <w:pStyle w:val="ListParagraph"/>
        <w:numPr>
          <w:ilvl w:val="0"/>
          <w:numId w:val="37"/>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nelitian ketiga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et al., 2023)","plainTextFormattedCitation":"(Firdhayanti et al., 2023)","previouslyFormattedCitation":"(Firdhayanti et al., 2023)"},"properties":{"noteIndex":0},"schema":"https://github.com/citation-style-language/schema/raw/master/csl-citation.json"}</w:instrText>
      </w:r>
      <w:r>
        <w:rPr>
          <w:rFonts w:ascii="Times New Roman" w:hAnsi="Times New Roman" w:cs="Times New Roman"/>
          <w:sz w:val="24"/>
          <w:szCs w:val="24"/>
        </w:rPr>
        <w:fldChar w:fldCharType="separate"/>
      </w:r>
      <w:r w:rsidRPr="00550A35">
        <w:rPr>
          <w:rFonts w:ascii="Times New Roman" w:hAnsi="Times New Roman" w:cs="Times New Roman"/>
          <w:sz w:val="24"/>
          <w:szCs w:val="24"/>
        </w:rPr>
        <w:t>(Firdhayant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dibuat menggunakan PHP dan MySQL dan juga hanya menampilkan halaman yang berhubungan tentang informasi kajian saja, sedangkan pada sistem yang akan dibuat penulis akan dibuat menggunakan ReactJS yang akan menghandel UI dari halaman sistem dan Spring Boot sebagai web service </w:t>
      </w:r>
      <w:r>
        <w:rPr>
          <w:rFonts w:ascii="Times New Roman" w:hAnsi="Times New Roman" w:cs="Times New Roman"/>
          <w:sz w:val="24"/>
          <w:szCs w:val="24"/>
        </w:rPr>
        <w:lastRenderedPageBreak/>
        <w:t>dari sistem. Juga halaman yang akan ditampilkan bukan hanya halaman kajian saja melainkan lebih dari itu.</w:t>
      </w:r>
    </w:p>
    <w:p w14:paraId="271D3AC1"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2763BF27"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38A9081F"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47A955A4"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46476040"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3B4451C4"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47018FDD"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3E4759F9" w14:textId="77777777" w:rsidR="00307B17" w:rsidRDefault="00307B17" w:rsidP="000E0AEE">
      <w:pPr>
        <w:pStyle w:val="ListParagraph"/>
        <w:spacing w:line="240" w:lineRule="auto"/>
        <w:ind w:left="0"/>
        <w:jc w:val="center"/>
        <w:rPr>
          <w:rFonts w:ascii="Times New Roman" w:hAnsi="Times New Roman" w:cs="Times New Roman"/>
          <w:b/>
          <w:bCs/>
          <w:sz w:val="24"/>
          <w:szCs w:val="24"/>
        </w:rPr>
      </w:pPr>
    </w:p>
    <w:p w14:paraId="683BD8CC" w14:textId="77777777" w:rsidR="00307B17" w:rsidRDefault="00307B17" w:rsidP="000E0AEE">
      <w:pPr>
        <w:pStyle w:val="ListParagraph"/>
        <w:spacing w:line="240" w:lineRule="auto"/>
        <w:ind w:left="0"/>
        <w:jc w:val="center"/>
        <w:rPr>
          <w:rFonts w:ascii="Times New Roman" w:hAnsi="Times New Roman" w:cs="Times New Roman"/>
          <w:b/>
          <w:bCs/>
          <w:sz w:val="24"/>
          <w:szCs w:val="24"/>
        </w:rPr>
      </w:pPr>
    </w:p>
    <w:p w14:paraId="1BB4D747" w14:textId="77777777" w:rsidR="00307B17" w:rsidRDefault="00307B17" w:rsidP="000E0AEE">
      <w:pPr>
        <w:pStyle w:val="ListParagraph"/>
        <w:spacing w:line="240" w:lineRule="auto"/>
        <w:ind w:left="0"/>
        <w:jc w:val="center"/>
        <w:rPr>
          <w:rFonts w:ascii="Times New Roman" w:hAnsi="Times New Roman" w:cs="Times New Roman"/>
          <w:b/>
          <w:bCs/>
          <w:sz w:val="24"/>
          <w:szCs w:val="24"/>
        </w:rPr>
      </w:pPr>
    </w:p>
    <w:p w14:paraId="163392BE" w14:textId="77777777" w:rsidR="00307B17" w:rsidRDefault="00307B17" w:rsidP="000E0AEE">
      <w:pPr>
        <w:pStyle w:val="ListParagraph"/>
        <w:spacing w:line="240" w:lineRule="auto"/>
        <w:ind w:left="0"/>
        <w:jc w:val="center"/>
        <w:rPr>
          <w:rFonts w:ascii="Times New Roman" w:hAnsi="Times New Roman" w:cs="Times New Roman"/>
          <w:b/>
          <w:bCs/>
          <w:sz w:val="24"/>
          <w:szCs w:val="24"/>
        </w:rPr>
      </w:pPr>
    </w:p>
    <w:p w14:paraId="04D35EF4" w14:textId="77777777" w:rsidR="00307B17" w:rsidRDefault="00307B17" w:rsidP="000E0AEE">
      <w:pPr>
        <w:pStyle w:val="ListParagraph"/>
        <w:spacing w:line="240" w:lineRule="auto"/>
        <w:ind w:left="0"/>
        <w:jc w:val="center"/>
        <w:rPr>
          <w:rFonts w:ascii="Times New Roman" w:hAnsi="Times New Roman" w:cs="Times New Roman"/>
          <w:b/>
          <w:bCs/>
          <w:sz w:val="24"/>
          <w:szCs w:val="24"/>
        </w:rPr>
      </w:pPr>
    </w:p>
    <w:p w14:paraId="424D6AE2" w14:textId="77777777" w:rsidR="00307B17" w:rsidRDefault="00307B17" w:rsidP="000E0AEE">
      <w:pPr>
        <w:pStyle w:val="ListParagraph"/>
        <w:spacing w:line="240" w:lineRule="auto"/>
        <w:ind w:left="0"/>
        <w:jc w:val="center"/>
        <w:rPr>
          <w:rFonts w:ascii="Times New Roman" w:hAnsi="Times New Roman" w:cs="Times New Roman"/>
          <w:b/>
          <w:bCs/>
          <w:sz w:val="24"/>
          <w:szCs w:val="24"/>
        </w:rPr>
      </w:pPr>
    </w:p>
    <w:p w14:paraId="376BD811" w14:textId="77777777" w:rsidR="00307B17" w:rsidRDefault="00307B17" w:rsidP="000E0AEE">
      <w:pPr>
        <w:pStyle w:val="ListParagraph"/>
        <w:spacing w:line="240" w:lineRule="auto"/>
        <w:ind w:left="0"/>
        <w:jc w:val="center"/>
        <w:rPr>
          <w:rFonts w:ascii="Times New Roman" w:hAnsi="Times New Roman" w:cs="Times New Roman"/>
          <w:b/>
          <w:bCs/>
          <w:sz w:val="24"/>
          <w:szCs w:val="24"/>
        </w:rPr>
      </w:pPr>
    </w:p>
    <w:p w14:paraId="024D185F" w14:textId="77777777" w:rsidR="00307B17" w:rsidRDefault="00307B17" w:rsidP="000E0AEE">
      <w:pPr>
        <w:pStyle w:val="ListParagraph"/>
        <w:spacing w:line="240" w:lineRule="auto"/>
        <w:ind w:left="0"/>
        <w:jc w:val="center"/>
        <w:rPr>
          <w:rFonts w:ascii="Times New Roman" w:hAnsi="Times New Roman" w:cs="Times New Roman"/>
          <w:b/>
          <w:bCs/>
          <w:sz w:val="24"/>
          <w:szCs w:val="24"/>
        </w:rPr>
      </w:pPr>
    </w:p>
    <w:p w14:paraId="14BB2654" w14:textId="77777777" w:rsidR="00307B17" w:rsidRDefault="00307B17" w:rsidP="000E0AEE">
      <w:pPr>
        <w:pStyle w:val="ListParagraph"/>
        <w:spacing w:line="240" w:lineRule="auto"/>
        <w:ind w:left="0"/>
        <w:jc w:val="center"/>
        <w:rPr>
          <w:rFonts w:ascii="Times New Roman" w:hAnsi="Times New Roman" w:cs="Times New Roman"/>
          <w:b/>
          <w:bCs/>
          <w:sz w:val="24"/>
          <w:szCs w:val="24"/>
        </w:rPr>
      </w:pPr>
    </w:p>
    <w:p w14:paraId="025C4440" w14:textId="77777777" w:rsidR="00307B17" w:rsidRDefault="00307B17" w:rsidP="000E0AEE">
      <w:pPr>
        <w:pStyle w:val="ListParagraph"/>
        <w:spacing w:line="240" w:lineRule="auto"/>
        <w:ind w:left="0"/>
        <w:jc w:val="center"/>
        <w:rPr>
          <w:rFonts w:ascii="Times New Roman" w:hAnsi="Times New Roman" w:cs="Times New Roman"/>
          <w:b/>
          <w:bCs/>
          <w:sz w:val="24"/>
          <w:szCs w:val="24"/>
        </w:rPr>
      </w:pPr>
    </w:p>
    <w:p w14:paraId="72D7FA4A" w14:textId="77777777" w:rsidR="00307B17" w:rsidRDefault="00307B17" w:rsidP="000E0AEE">
      <w:pPr>
        <w:pStyle w:val="ListParagraph"/>
        <w:spacing w:line="240" w:lineRule="auto"/>
        <w:ind w:left="0"/>
        <w:jc w:val="center"/>
        <w:rPr>
          <w:rFonts w:ascii="Times New Roman" w:hAnsi="Times New Roman" w:cs="Times New Roman"/>
          <w:b/>
          <w:bCs/>
          <w:sz w:val="24"/>
          <w:szCs w:val="24"/>
        </w:rPr>
      </w:pPr>
    </w:p>
    <w:p w14:paraId="21F8EBF3"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65809ADF"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11C255CD"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67624574"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400F64E2"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299E019A"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2DB04012"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5D96C52F"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7C178352"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2D15EC88"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3D1FEE1B"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0CFE4D57"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12E9B9AE"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2B850F18"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2AA0DF1E"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789C3BBD"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1CACCA8E"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2BE37E08"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5166C795"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6F036E53"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71AC6621"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7DD6E31D"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37D3DBBA"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55A142B7"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26893FA6"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7A5B7C9F"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0F02BB61" w14:textId="54577557" w:rsidR="000E0AEE" w:rsidRDefault="000E0AEE" w:rsidP="00E9468C">
      <w:pPr>
        <w:pStyle w:val="ListParagraph"/>
        <w:spacing w:line="480" w:lineRule="auto"/>
        <w:ind w:left="0"/>
        <w:jc w:val="center"/>
        <w:rPr>
          <w:rFonts w:ascii="Times New Roman" w:hAnsi="Times New Roman" w:cs="Times New Roman"/>
          <w:b/>
          <w:bCs/>
          <w:sz w:val="28"/>
          <w:szCs w:val="28"/>
        </w:rPr>
      </w:pPr>
      <w:r w:rsidRPr="000E79CC">
        <w:rPr>
          <w:rFonts w:ascii="Times New Roman" w:hAnsi="Times New Roman" w:cs="Times New Roman"/>
          <w:b/>
          <w:bCs/>
          <w:sz w:val="28"/>
          <w:szCs w:val="28"/>
        </w:rPr>
        <w:lastRenderedPageBreak/>
        <w:t>BAB III</w:t>
      </w:r>
    </w:p>
    <w:p w14:paraId="625C2EF0" w14:textId="7FD07AA8" w:rsidR="000E0AEE" w:rsidRPr="00E9468C" w:rsidRDefault="000E0AEE" w:rsidP="00E9468C">
      <w:pPr>
        <w:pStyle w:val="ListParagraph"/>
        <w:spacing w:line="480" w:lineRule="auto"/>
        <w:ind w:left="0"/>
        <w:jc w:val="center"/>
        <w:rPr>
          <w:rFonts w:ascii="Times New Roman" w:hAnsi="Times New Roman" w:cs="Times New Roman"/>
          <w:b/>
          <w:bCs/>
        </w:rPr>
      </w:pPr>
      <w:r w:rsidRPr="000E79CC">
        <w:rPr>
          <w:rFonts w:ascii="Times New Roman" w:hAnsi="Times New Roman" w:cs="Times New Roman"/>
          <w:b/>
          <w:bCs/>
          <w:sz w:val="24"/>
          <w:szCs w:val="24"/>
        </w:rPr>
        <w:t>METODOLOGI PENELITIAN</w:t>
      </w:r>
    </w:p>
    <w:p w14:paraId="05818DB3" w14:textId="77777777" w:rsidR="000E0AEE" w:rsidRDefault="000E0AEE" w:rsidP="00E9468C">
      <w:pPr>
        <w:pStyle w:val="ListParagraph"/>
        <w:spacing w:line="240" w:lineRule="auto"/>
        <w:ind w:left="0"/>
        <w:rPr>
          <w:rFonts w:ascii="Times New Roman" w:hAnsi="Times New Roman" w:cs="Times New Roman"/>
          <w:b/>
          <w:bCs/>
          <w:sz w:val="24"/>
          <w:szCs w:val="24"/>
        </w:rPr>
      </w:pPr>
    </w:p>
    <w:p w14:paraId="5625BDB4" w14:textId="77777777" w:rsidR="000E0AEE" w:rsidRDefault="000E0AEE" w:rsidP="00E9468C">
      <w:pPr>
        <w:pStyle w:val="ListParagraph"/>
        <w:numPr>
          <w:ilvl w:val="0"/>
          <w:numId w:val="26"/>
        </w:numPr>
        <w:spacing w:line="480" w:lineRule="auto"/>
        <w:rPr>
          <w:rFonts w:ascii="Times New Roman" w:hAnsi="Times New Roman" w:cs="Times New Roman"/>
          <w:b/>
          <w:bCs/>
          <w:sz w:val="24"/>
          <w:szCs w:val="24"/>
        </w:rPr>
      </w:pPr>
      <w:r>
        <w:rPr>
          <w:rFonts w:ascii="Times New Roman" w:hAnsi="Times New Roman" w:cs="Times New Roman"/>
          <w:b/>
          <w:bCs/>
          <w:sz w:val="24"/>
          <w:szCs w:val="24"/>
        </w:rPr>
        <w:t>Jenis Penelitian</w:t>
      </w:r>
    </w:p>
    <w:p w14:paraId="00EB8CA5" w14:textId="77777777" w:rsidR="000E0AEE" w:rsidRDefault="000E0AEE" w:rsidP="00E9468C">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akan menggunakan metode waterfall untuk pengembangan sistem. Metode </w:t>
      </w:r>
      <w:r w:rsidRPr="000E79CC">
        <w:rPr>
          <w:rFonts w:ascii="Times New Roman" w:hAnsi="Times New Roman" w:cs="Times New Roman"/>
          <w:sz w:val="24"/>
          <w:szCs w:val="24"/>
        </w:rPr>
        <w:t>waterfall</w:t>
      </w:r>
      <w:r>
        <w:rPr>
          <w:rFonts w:ascii="Times New Roman" w:hAnsi="Times New Roman" w:cs="Times New Roman"/>
          <w:sz w:val="24"/>
          <w:szCs w:val="24"/>
        </w:rPr>
        <w:t xml:space="preserve"> sendiri merupakan salah satu model dari Software Development Life Cycle (SDLC) dengan melakukan pendekatan klasik dalam pengembangan perangkat lunak yang menggambarkan metode pegembangan linier dan berurut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ascii="Times New Roman" w:hAnsi="Times New Roman" w:cs="Times New Roman"/>
          <w:sz w:val="24"/>
          <w:szCs w:val="24"/>
        </w:rPr>
        <w:fldChar w:fldCharType="separate"/>
      </w:r>
      <w:r w:rsidRPr="001547C2">
        <w:rPr>
          <w:rFonts w:ascii="Times New Roman" w:hAnsi="Times New Roman" w:cs="Times New Roman"/>
          <w:sz w:val="24"/>
          <w:szCs w:val="24"/>
        </w:rPr>
        <w:t>(Findawati, 2018)</w:t>
      </w:r>
      <w:r>
        <w:rPr>
          <w:rFonts w:ascii="Times New Roman" w:hAnsi="Times New Roman" w:cs="Times New Roman"/>
          <w:sz w:val="24"/>
          <w:szCs w:val="24"/>
        </w:rPr>
        <w:fldChar w:fldCharType="end"/>
      </w:r>
      <w:r>
        <w:rPr>
          <w:rFonts w:ascii="Times New Roman" w:hAnsi="Times New Roman" w:cs="Times New Roman"/>
          <w:sz w:val="24"/>
          <w:szCs w:val="24"/>
        </w:rPr>
        <w:t>. Adapun tahap tahap dari model waterfall yang diggunakan dalam perancangan sistem infromasi ini dapat dilihat pada gambar…</w:t>
      </w:r>
    </w:p>
    <w:p w14:paraId="677F38C8" w14:textId="77777777" w:rsidR="000E0AEE" w:rsidRPr="000C3DC3" w:rsidRDefault="000E0AEE" w:rsidP="000E0AEE">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43C7FD" wp14:editId="035C053D">
            <wp:extent cx="2774950" cy="2105025"/>
            <wp:effectExtent l="0" t="0" r="6350" b="9525"/>
            <wp:docPr id="19102250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74950" cy="2105025"/>
                    </a:xfrm>
                    <a:prstGeom prst="rect">
                      <a:avLst/>
                    </a:prstGeom>
                    <a:noFill/>
                    <a:ln>
                      <a:noFill/>
                    </a:ln>
                  </pic:spPr>
                </pic:pic>
              </a:graphicData>
            </a:graphic>
          </wp:inline>
        </w:drawing>
      </w:r>
    </w:p>
    <w:p w14:paraId="16B23C42" w14:textId="77777777" w:rsidR="000E0AEE" w:rsidRPr="00442561" w:rsidRDefault="000E0AEE" w:rsidP="000E0AE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Gambar waterfall]</w:t>
      </w:r>
    </w:p>
    <w:p w14:paraId="4EBE689F" w14:textId="77777777" w:rsidR="000E0AEE" w:rsidRDefault="000E0AEE" w:rsidP="00E9468C">
      <w:pPr>
        <w:pStyle w:val="ListParagraph"/>
        <w:numPr>
          <w:ilvl w:val="0"/>
          <w:numId w:val="26"/>
        </w:numPr>
        <w:spacing w:line="480" w:lineRule="auto"/>
        <w:rPr>
          <w:rFonts w:ascii="Times New Roman" w:hAnsi="Times New Roman" w:cs="Times New Roman"/>
          <w:b/>
          <w:bCs/>
          <w:sz w:val="24"/>
          <w:szCs w:val="24"/>
        </w:rPr>
      </w:pPr>
      <w:r>
        <w:rPr>
          <w:rFonts w:ascii="Times New Roman" w:hAnsi="Times New Roman" w:cs="Times New Roman"/>
          <w:b/>
          <w:bCs/>
          <w:sz w:val="24"/>
          <w:szCs w:val="24"/>
        </w:rPr>
        <w:t>Prosedur Penelitian</w:t>
      </w:r>
    </w:p>
    <w:p w14:paraId="79C081E3" w14:textId="77777777" w:rsidR="000E0AEE" w:rsidRDefault="000E0AEE" w:rsidP="00E9468C">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Untuk memudahkan peneliti dan meningkatkan pemahaman tentang kebutuhan dalam melakukan penelitan maka sesuai dengan gambar [</w:t>
      </w:r>
      <w:r w:rsidRPr="00E9468C">
        <w:rPr>
          <w:rFonts w:ascii="Times New Roman" w:hAnsi="Times New Roman" w:cs="Times New Roman"/>
          <w:sz w:val="24"/>
          <w:szCs w:val="24"/>
        </w:rPr>
        <w:t>metode waterfall]</w:t>
      </w:r>
      <w:r>
        <w:rPr>
          <w:rFonts w:ascii="Times New Roman" w:hAnsi="Times New Roman" w:cs="Times New Roman"/>
          <w:sz w:val="24"/>
          <w:szCs w:val="24"/>
        </w:rPr>
        <w:t xml:space="preserve"> model waterfall, maka prosedur dari perancangan sistem ini adalah sebagai berikut:</w:t>
      </w:r>
    </w:p>
    <w:p w14:paraId="08BFB134" w14:textId="77777777" w:rsidR="00E9468C" w:rsidRPr="00FD5C95" w:rsidRDefault="00E9468C" w:rsidP="00E9468C">
      <w:pPr>
        <w:pStyle w:val="ListParagraph"/>
        <w:spacing w:line="480" w:lineRule="auto"/>
        <w:ind w:left="0" w:firstLine="720"/>
        <w:jc w:val="both"/>
        <w:rPr>
          <w:rFonts w:ascii="Times New Roman" w:hAnsi="Times New Roman" w:cs="Times New Roman"/>
          <w:sz w:val="24"/>
          <w:szCs w:val="24"/>
        </w:rPr>
      </w:pPr>
    </w:p>
    <w:p w14:paraId="6943D168" w14:textId="77777777" w:rsidR="000E0AEE" w:rsidRDefault="000E0AEE" w:rsidP="00E9468C">
      <w:pPr>
        <w:pStyle w:val="ListParagraph"/>
        <w:numPr>
          <w:ilvl w:val="0"/>
          <w:numId w:val="28"/>
        </w:numPr>
        <w:spacing w:line="480" w:lineRule="auto"/>
        <w:jc w:val="both"/>
        <w:rPr>
          <w:rFonts w:ascii="Times New Roman" w:hAnsi="Times New Roman" w:cs="Times New Roman"/>
          <w:sz w:val="24"/>
          <w:szCs w:val="24"/>
        </w:rPr>
      </w:pPr>
      <w:r w:rsidRPr="00FD5C95">
        <w:rPr>
          <w:rFonts w:ascii="Times New Roman" w:hAnsi="Times New Roman" w:cs="Times New Roman"/>
          <w:sz w:val="24"/>
          <w:szCs w:val="24"/>
        </w:rPr>
        <w:lastRenderedPageBreak/>
        <w:t>Analaysis</w:t>
      </w:r>
    </w:p>
    <w:p w14:paraId="69C56B01" w14:textId="77777777" w:rsidR="000E0AEE" w:rsidRDefault="000E0AEE" w:rsidP="00E9468C">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Analiysis merupakan tahapan pengumpulan kebutuhan sistem secara lengkap yang kemudian dianalisis lalu didefinisikan kebutuhan yang harus dipenuhih oleh sistem yang akan di rancang</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operties":{"noteIndex":0},"schema":"https://github.com/citation-style-language/schema/raw/master/csl-citation.json"}</w:instrText>
      </w:r>
      <w:r>
        <w:rPr>
          <w:rFonts w:ascii="Times New Roman" w:hAnsi="Times New Roman" w:cs="Times New Roman"/>
          <w:sz w:val="24"/>
          <w:szCs w:val="24"/>
        </w:rPr>
        <w:fldChar w:fldCharType="separate"/>
      </w:r>
      <w:r w:rsidRPr="004D1F78">
        <w:rPr>
          <w:rFonts w:ascii="Times New Roman" w:hAnsi="Times New Roman" w:cs="Times New Roman"/>
          <w:sz w:val="24"/>
          <w:szCs w:val="24"/>
        </w:rPr>
        <w:t>(Findawati, 2018)</w:t>
      </w:r>
      <w:r>
        <w:rPr>
          <w:rFonts w:ascii="Times New Roman" w:hAnsi="Times New Roman" w:cs="Times New Roman"/>
          <w:sz w:val="24"/>
          <w:szCs w:val="24"/>
        </w:rPr>
        <w:fldChar w:fldCharType="end"/>
      </w:r>
      <w:r>
        <w:rPr>
          <w:rFonts w:ascii="Times New Roman" w:hAnsi="Times New Roman" w:cs="Times New Roman"/>
          <w:sz w:val="24"/>
          <w:szCs w:val="24"/>
        </w:rPr>
        <w:t>. Pada tahap ini penulis melakukan proses pengumpulan data yang dibutuhkan dengan cara melakukan observasi, wawancara dan studi pustaka terkait dengan sistem yang akan dirancang.</w:t>
      </w:r>
    </w:p>
    <w:p w14:paraId="55A6F89A" w14:textId="77777777" w:rsidR="000E0AEE" w:rsidRDefault="000E0AEE" w:rsidP="00DD2243">
      <w:pPr>
        <w:pStyle w:val="ListParagraph"/>
        <w:numPr>
          <w:ilvl w:val="0"/>
          <w:numId w:val="32"/>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Analisis sistem berjalan</w:t>
      </w:r>
    </w:p>
    <w:p w14:paraId="019C13BA" w14:textId="77777777" w:rsidR="000E0AEE" w:rsidRDefault="000E0AEE" w:rsidP="00E9468C">
      <w:pPr>
        <w:pStyle w:val="ListParagraph"/>
        <w:spacing w:line="480" w:lineRule="auto"/>
        <w:ind w:left="567" w:firstLine="436"/>
        <w:jc w:val="both"/>
        <w:rPr>
          <w:rFonts w:ascii="Times New Roman" w:hAnsi="Times New Roman" w:cs="Times New Roman"/>
          <w:sz w:val="24"/>
          <w:szCs w:val="24"/>
        </w:rPr>
      </w:pPr>
      <w:r>
        <w:rPr>
          <w:rFonts w:ascii="Times New Roman" w:hAnsi="Times New Roman" w:cs="Times New Roman"/>
          <w:sz w:val="24"/>
          <w:szCs w:val="24"/>
        </w:rPr>
        <w:t>Sistem yang berjalan pada lembaga LPPAIK saat ini masih bersifat manual baik itu kegiatan BTQ maupun kajian untuk mahasiswa, sehingga proses dari pelaksanaan kegiatan mulai dari penyimpanan informasi sampai dengan capaian pembelajaran maupun pengabsean kehadiran dalam bentuk laporan masih disimpan dalam bentuk kertas.</w:t>
      </w:r>
    </w:p>
    <w:p w14:paraId="5BAD69A3" w14:textId="77777777" w:rsidR="000E0AEE" w:rsidRDefault="000E0AEE" w:rsidP="00E9468C">
      <w:pPr>
        <w:pStyle w:val="ListParagraph"/>
        <w:spacing w:line="480" w:lineRule="auto"/>
        <w:ind w:left="567" w:firstLine="436"/>
        <w:jc w:val="both"/>
        <w:rPr>
          <w:rFonts w:ascii="Times New Roman" w:hAnsi="Times New Roman" w:cs="Times New Roman"/>
          <w:sz w:val="24"/>
          <w:szCs w:val="24"/>
        </w:rPr>
      </w:pPr>
      <w:r>
        <w:rPr>
          <w:rFonts w:ascii="Times New Roman" w:hAnsi="Times New Roman" w:cs="Times New Roman"/>
          <w:sz w:val="24"/>
          <w:szCs w:val="24"/>
        </w:rPr>
        <w:t>Analisis sistem yang sedang berjalan dilakukan dengan tujuan untuk mengetahui proses kerja yang sedang berjalan dan juga untuk mengevaluasi serta memberikan gambaran rencana pemecahan masalah yang dihadapi. Prosedur yang sedang berjalan adalah sebagai berikut:</w:t>
      </w:r>
    </w:p>
    <w:p w14:paraId="26BA6C5B" w14:textId="77777777" w:rsidR="000E0AEE" w:rsidRDefault="000E0AEE" w:rsidP="00DD2243">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Modul BTQ</w:t>
      </w:r>
    </w:p>
    <w:p w14:paraId="58DBB1B4" w14:textId="39C72D49" w:rsidR="000E0AEE" w:rsidRDefault="000E0AEE" w:rsidP="00DD2243">
      <w:pPr>
        <w:pStyle w:val="ListParagraph"/>
        <w:numPr>
          <w:ilvl w:val="0"/>
          <w:numId w:val="3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Mahasiswa datang langsung ke ruangan BTQ</w:t>
      </w:r>
      <w:r w:rsidR="00DD2243">
        <w:rPr>
          <w:rFonts w:ascii="Times New Roman" w:hAnsi="Times New Roman" w:cs="Times New Roman"/>
          <w:sz w:val="24"/>
          <w:szCs w:val="24"/>
        </w:rPr>
        <w:t>.</w:t>
      </w:r>
    </w:p>
    <w:p w14:paraId="7F3D2DA3" w14:textId="29212EC0" w:rsidR="000E0AEE" w:rsidRDefault="000E0AEE" w:rsidP="00DD2243">
      <w:pPr>
        <w:pStyle w:val="ListParagraph"/>
        <w:numPr>
          <w:ilvl w:val="0"/>
          <w:numId w:val="3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Mahasiswa melakukan kegiatan belajar Al-Qur’an dengan tutor sebaya</w:t>
      </w:r>
      <w:r w:rsidR="00DD2243">
        <w:rPr>
          <w:rFonts w:ascii="Times New Roman" w:hAnsi="Times New Roman" w:cs="Times New Roman"/>
          <w:sz w:val="24"/>
          <w:szCs w:val="24"/>
        </w:rPr>
        <w:t>.</w:t>
      </w:r>
    </w:p>
    <w:p w14:paraId="690CD1F4" w14:textId="790B3E6F" w:rsidR="000E0AEE" w:rsidRDefault="000E0AEE" w:rsidP="00DD2243">
      <w:pPr>
        <w:pStyle w:val="ListParagraph"/>
        <w:numPr>
          <w:ilvl w:val="0"/>
          <w:numId w:val="3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Tutor sebaya memberikan penilain pada buku kontrol BTQ</w:t>
      </w:r>
      <w:r w:rsidR="00DD2243">
        <w:rPr>
          <w:rFonts w:ascii="Times New Roman" w:hAnsi="Times New Roman" w:cs="Times New Roman"/>
          <w:sz w:val="24"/>
          <w:szCs w:val="24"/>
        </w:rPr>
        <w:t>.</w:t>
      </w:r>
    </w:p>
    <w:p w14:paraId="2BDF74B4" w14:textId="77777777" w:rsidR="000E0AEE" w:rsidRDefault="000E0AEE" w:rsidP="00DD2243">
      <w:pPr>
        <w:pStyle w:val="ListParagraph"/>
        <w:numPr>
          <w:ilvl w:val="0"/>
          <w:numId w:val="3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lastRenderedPageBreak/>
        <w:t>Proses pembelajaran dilakukan secara terus menerus sampai dengan mahasiswa paham bagaimana cara membaca Al-Qur’an dengan baik dan benar.</w:t>
      </w:r>
    </w:p>
    <w:p w14:paraId="56D05CCE" w14:textId="47CEC681" w:rsidR="000E0AEE" w:rsidRPr="00DD2243" w:rsidRDefault="000E0AEE" w:rsidP="00DD2243">
      <w:pPr>
        <w:pStyle w:val="ListParagraph"/>
        <w:numPr>
          <w:ilvl w:val="0"/>
          <w:numId w:val="33"/>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Jika bacaan mahasiswa sudah dirasa mampu atau cukup, Sertifikat kelulusan BTQ akan diberikan setelahnya.</w:t>
      </w:r>
    </w:p>
    <w:p w14:paraId="12853816" w14:textId="77777777" w:rsidR="000E0AEE" w:rsidRPr="00D114B2" w:rsidRDefault="000E0AEE" w:rsidP="00DD2243">
      <w:pPr>
        <w:pStyle w:val="ListParagraph"/>
        <w:numPr>
          <w:ilvl w:val="0"/>
          <w:numId w:val="34"/>
        </w:numPr>
        <w:spacing w:line="480" w:lineRule="auto"/>
        <w:jc w:val="both"/>
        <w:rPr>
          <w:rFonts w:ascii="Times New Roman" w:hAnsi="Times New Roman" w:cs="Times New Roman"/>
          <w:sz w:val="24"/>
          <w:szCs w:val="24"/>
        </w:rPr>
      </w:pPr>
      <w:r w:rsidRPr="00D114B2">
        <w:rPr>
          <w:rFonts w:ascii="Times New Roman" w:hAnsi="Times New Roman" w:cs="Times New Roman"/>
          <w:sz w:val="24"/>
          <w:szCs w:val="24"/>
        </w:rPr>
        <w:t>Kajian Mahasiswa</w:t>
      </w:r>
    </w:p>
    <w:p w14:paraId="1BC55107" w14:textId="77777777" w:rsidR="000E0AEE" w:rsidRDefault="000E0AEE" w:rsidP="00DD2243">
      <w:pPr>
        <w:pStyle w:val="ListParagraph"/>
        <w:numPr>
          <w:ilvl w:val="0"/>
          <w:numId w:val="3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Mahasiswa datang langsung ke tempat kajian.</w:t>
      </w:r>
    </w:p>
    <w:p w14:paraId="7BC23362" w14:textId="77777777" w:rsidR="000E0AEE" w:rsidRDefault="000E0AEE" w:rsidP="00DD2243">
      <w:pPr>
        <w:pStyle w:val="ListParagraph"/>
        <w:numPr>
          <w:ilvl w:val="0"/>
          <w:numId w:val="3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Mahasiswa mendengarkan kajian.</w:t>
      </w:r>
    </w:p>
    <w:p w14:paraId="643A3F7E" w14:textId="77777777" w:rsidR="000E0AEE" w:rsidRDefault="000E0AEE" w:rsidP="00DD2243">
      <w:pPr>
        <w:pStyle w:val="ListParagraph"/>
        <w:numPr>
          <w:ilvl w:val="0"/>
          <w:numId w:val="3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Mahasiswa melakukan absen.</w:t>
      </w:r>
    </w:p>
    <w:p w14:paraId="29A2BF95" w14:textId="77777777" w:rsidR="000E0AEE" w:rsidRDefault="000E0AEE" w:rsidP="00DD2243">
      <w:pPr>
        <w:pStyle w:val="ListParagraph"/>
        <w:numPr>
          <w:ilvl w:val="0"/>
          <w:numId w:val="35"/>
        </w:numPr>
        <w:spacing w:line="480" w:lineRule="auto"/>
        <w:ind w:left="1560"/>
        <w:jc w:val="both"/>
        <w:rPr>
          <w:rFonts w:ascii="Times New Roman" w:hAnsi="Times New Roman" w:cs="Times New Roman"/>
          <w:sz w:val="24"/>
          <w:szCs w:val="24"/>
        </w:rPr>
      </w:pPr>
      <w:r>
        <w:rPr>
          <w:rFonts w:ascii="Times New Roman" w:hAnsi="Times New Roman" w:cs="Times New Roman"/>
          <w:sz w:val="24"/>
          <w:szCs w:val="24"/>
        </w:rPr>
        <w:t>Program studi mendapatkan absen setiap kelas.</w:t>
      </w:r>
    </w:p>
    <w:p w14:paraId="06C5FF0A" w14:textId="2C907BAF" w:rsidR="000E0AEE" w:rsidRPr="00DD2243" w:rsidRDefault="000E0AEE" w:rsidP="00DD2243">
      <w:pPr>
        <w:pStyle w:val="ListParagraph"/>
        <w:spacing w:line="480" w:lineRule="auto"/>
        <w:ind w:left="567" w:firstLine="436"/>
        <w:jc w:val="both"/>
        <w:rPr>
          <w:rFonts w:ascii="Times New Roman" w:hAnsi="Times New Roman" w:cs="Times New Roman"/>
          <w:sz w:val="24"/>
          <w:szCs w:val="24"/>
        </w:rPr>
      </w:pPr>
      <w:r>
        <w:rPr>
          <w:rFonts w:ascii="Times New Roman" w:hAnsi="Times New Roman" w:cs="Times New Roman"/>
          <w:sz w:val="24"/>
          <w:szCs w:val="24"/>
        </w:rPr>
        <w:t>Evaluasi sistem dimaksudkan untuk menemukan kelemahan dari sistem yang akan dirancang. Berdasarkan uraian mengenai analisis sistem berjalan pada LPPAIK, maka dapat ditemukan beberapa kekurangan atau kelemahan yang diantaranya:</w:t>
      </w:r>
    </w:p>
    <w:tbl>
      <w:tblPr>
        <w:tblStyle w:val="TableGrid"/>
        <w:tblW w:w="0" w:type="auto"/>
        <w:jc w:val="center"/>
        <w:tblLook w:val="04A0" w:firstRow="1" w:lastRow="0" w:firstColumn="1" w:lastColumn="0" w:noHBand="0" w:noVBand="1"/>
      </w:tblPr>
      <w:tblGrid>
        <w:gridCol w:w="562"/>
        <w:gridCol w:w="4395"/>
        <w:gridCol w:w="2971"/>
      </w:tblGrid>
      <w:tr w:rsidR="000E0AEE" w14:paraId="6CD23968" w14:textId="77777777" w:rsidTr="008E51E3">
        <w:trPr>
          <w:jc w:val="center"/>
        </w:trPr>
        <w:tc>
          <w:tcPr>
            <w:tcW w:w="562" w:type="dxa"/>
          </w:tcPr>
          <w:p w14:paraId="74D5D5E2" w14:textId="77777777" w:rsidR="000E0AEE" w:rsidRDefault="000E0AEE" w:rsidP="008E51E3">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4395" w:type="dxa"/>
          </w:tcPr>
          <w:p w14:paraId="4A7B223B" w14:textId="77777777" w:rsidR="000E0AEE" w:rsidRDefault="000E0AEE" w:rsidP="008E51E3">
            <w:pPr>
              <w:spacing w:line="360" w:lineRule="auto"/>
              <w:jc w:val="center"/>
              <w:rPr>
                <w:rFonts w:ascii="Times New Roman" w:hAnsi="Times New Roman" w:cs="Times New Roman"/>
                <w:sz w:val="24"/>
                <w:szCs w:val="24"/>
              </w:rPr>
            </w:pPr>
            <w:r>
              <w:rPr>
                <w:rFonts w:ascii="Times New Roman" w:hAnsi="Times New Roman" w:cs="Times New Roman"/>
                <w:sz w:val="24"/>
                <w:szCs w:val="24"/>
              </w:rPr>
              <w:t>Kelemahan</w:t>
            </w:r>
          </w:p>
        </w:tc>
        <w:tc>
          <w:tcPr>
            <w:tcW w:w="2971" w:type="dxa"/>
          </w:tcPr>
          <w:p w14:paraId="70DD1742" w14:textId="77777777" w:rsidR="000E0AEE" w:rsidRDefault="000E0AEE" w:rsidP="008E51E3">
            <w:pPr>
              <w:spacing w:line="360" w:lineRule="auto"/>
              <w:jc w:val="center"/>
              <w:rPr>
                <w:rFonts w:ascii="Times New Roman" w:hAnsi="Times New Roman" w:cs="Times New Roman"/>
                <w:sz w:val="24"/>
                <w:szCs w:val="24"/>
              </w:rPr>
            </w:pPr>
            <w:r>
              <w:rPr>
                <w:rFonts w:ascii="Times New Roman" w:hAnsi="Times New Roman" w:cs="Times New Roman"/>
                <w:sz w:val="24"/>
                <w:szCs w:val="24"/>
              </w:rPr>
              <w:t>Solusi</w:t>
            </w:r>
          </w:p>
        </w:tc>
      </w:tr>
      <w:tr w:rsidR="000E0AEE" w14:paraId="52A3A823" w14:textId="77777777" w:rsidTr="008E51E3">
        <w:trPr>
          <w:jc w:val="center"/>
        </w:trPr>
        <w:tc>
          <w:tcPr>
            <w:tcW w:w="562" w:type="dxa"/>
          </w:tcPr>
          <w:p w14:paraId="57F1437D" w14:textId="77777777" w:rsidR="000E0AEE" w:rsidRDefault="000E0AEE" w:rsidP="008E51E3">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395" w:type="dxa"/>
          </w:tcPr>
          <w:p w14:paraId="5DB7043A" w14:textId="40D5A7D3" w:rsidR="000E0AEE" w:rsidRDefault="000E0AEE" w:rsidP="00DD224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isebabkan kegitan belajar Al-Qur’an yang berulang </w:t>
            </w:r>
            <w:r w:rsidR="00464258">
              <w:rPr>
                <w:rFonts w:ascii="Times New Roman" w:hAnsi="Times New Roman" w:cs="Times New Roman"/>
                <w:sz w:val="24"/>
                <w:szCs w:val="24"/>
              </w:rPr>
              <w:t xml:space="preserve">dilakukan </w:t>
            </w:r>
            <w:r>
              <w:rPr>
                <w:rFonts w:ascii="Times New Roman" w:hAnsi="Times New Roman" w:cs="Times New Roman"/>
                <w:sz w:val="24"/>
                <w:szCs w:val="24"/>
              </w:rPr>
              <w:t>ini, sehingga mahasiswa diwajibkan membawa buku kontrol setiap melakukan kegiatan belajar Al-Qur’an.</w:t>
            </w:r>
          </w:p>
        </w:tc>
        <w:tc>
          <w:tcPr>
            <w:tcW w:w="2971" w:type="dxa"/>
          </w:tcPr>
          <w:p w14:paraId="5129FB89" w14:textId="77777777" w:rsidR="000E0AEE" w:rsidRDefault="000E0AEE" w:rsidP="00DD2243">
            <w:pPr>
              <w:spacing w:line="480" w:lineRule="auto"/>
              <w:jc w:val="both"/>
              <w:rPr>
                <w:rFonts w:ascii="Times New Roman" w:hAnsi="Times New Roman" w:cs="Times New Roman"/>
                <w:sz w:val="24"/>
                <w:szCs w:val="24"/>
              </w:rPr>
            </w:pPr>
            <w:r>
              <w:rPr>
                <w:rFonts w:ascii="Times New Roman" w:hAnsi="Times New Roman" w:cs="Times New Roman"/>
                <w:sz w:val="24"/>
                <w:szCs w:val="24"/>
              </w:rPr>
              <w:t>Menggunakan sistem informasi yang didalamnya mampu menyimpan infromasi data/history pembelajaran BTQ.</w:t>
            </w:r>
          </w:p>
        </w:tc>
      </w:tr>
      <w:tr w:rsidR="000E0AEE" w14:paraId="09D72BCC" w14:textId="77777777" w:rsidTr="008E51E3">
        <w:trPr>
          <w:jc w:val="center"/>
        </w:trPr>
        <w:tc>
          <w:tcPr>
            <w:tcW w:w="562" w:type="dxa"/>
          </w:tcPr>
          <w:p w14:paraId="6B7619BC" w14:textId="77777777" w:rsidR="000E0AEE" w:rsidRDefault="000E0AEE" w:rsidP="008E51E3">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395" w:type="dxa"/>
          </w:tcPr>
          <w:p w14:paraId="2CC62507" w14:textId="77777777" w:rsidR="000E0AEE" w:rsidRDefault="000E0AEE" w:rsidP="00DD224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rtifikat kelulusan yang diberikan hanya sekali dalam bentuk kertas, jika terjadi hal hal yang tidak diinginkan seperti kehujanan, hilang dan lain sebagainya </w:t>
            </w:r>
            <w:r>
              <w:rPr>
                <w:rFonts w:ascii="Times New Roman" w:hAnsi="Times New Roman" w:cs="Times New Roman"/>
                <w:sz w:val="24"/>
                <w:szCs w:val="24"/>
              </w:rPr>
              <w:lastRenderedPageBreak/>
              <w:t>maka hal ini bisa menjadi masalah besar.</w:t>
            </w:r>
          </w:p>
        </w:tc>
        <w:tc>
          <w:tcPr>
            <w:tcW w:w="2971" w:type="dxa"/>
          </w:tcPr>
          <w:p w14:paraId="48874E64" w14:textId="77777777" w:rsidR="000E0AEE" w:rsidRDefault="000E0AEE" w:rsidP="00DD224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nggunakan sistem informasi yang dapat memberikan sertifikat digital yang bisa diprint </w:t>
            </w:r>
            <w:r>
              <w:rPr>
                <w:rFonts w:ascii="Times New Roman" w:hAnsi="Times New Roman" w:cs="Times New Roman"/>
                <w:sz w:val="24"/>
                <w:szCs w:val="24"/>
              </w:rPr>
              <w:lastRenderedPageBreak/>
              <w:t>kapan saja dan dimana saja, ketika dibutuhkan.</w:t>
            </w:r>
          </w:p>
        </w:tc>
      </w:tr>
      <w:tr w:rsidR="000E0AEE" w14:paraId="3D8075F5" w14:textId="77777777" w:rsidTr="008E51E3">
        <w:trPr>
          <w:jc w:val="center"/>
        </w:trPr>
        <w:tc>
          <w:tcPr>
            <w:tcW w:w="562" w:type="dxa"/>
          </w:tcPr>
          <w:p w14:paraId="1EB7DFF1" w14:textId="77777777" w:rsidR="000E0AEE" w:rsidRDefault="000E0AEE" w:rsidP="008E51E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4395" w:type="dxa"/>
          </w:tcPr>
          <w:p w14:paraId="0F16E82F" w14:textId="77777777" w:rsidR="000E0AEE" w:rsidRDefault="000E0AEE" w:rsidP="00DD2243">
            <w:pPr>
              <w:spacing w:line="480" w:lineRule="auto"/>
              <w:jc w:val="both"/>
              <w:rPr>
                <w:rFonts w:ascii="Times New Roman" w:hAnsi="Times New Roman" w:cs="Times New Roman"/>
                <w:sz w:val="24"/>
                <w:szCs w:val="24"/>
              </w:rPr>
            </w:pPr>
            <w:r>
              <w:rPr>
                <w:rFonts w:ascii="Times New Roman" w:hAnsi="Times New Roman" w:cs="Times New Roman"/>
                <w:sz w:val="24"/>
                <w:szCs w:val="24"/>
              </w:rPr>
              <w:t>Terkadang informasi pembelajaran ini tidak hanya dibutuhkan oleh mahasiswa saja melainkan pihak lain yang berkepentingan mengetahuinya.</w:t>
            </w:r>
          </w:p>
        </w:tc>
        <w:tc>
          <w:tcPr>
            <w:tcW w:w="2971" w:type="dxa"/>
          </w:tcPr>
          <w:p w14:paraId="7CD61F6C" w14:textId="77777777" w:rsidR="000E0AEE" w:rsidRDefault="000E0AEE" w:rsidP="00DD2243">
            <w:pPr>
              <w:spacing w:line="480" w:lineRule="auto"/>
              <w:jc w:val="both"/>
              <w:rPr>
                <w:rFonts w:ascii="Times New Roman" w:hAnsi="Times New Roman" w:cs="Times New Roman"/>
                <w:sz w:val="24"/>
                <w:szCs w:val="24"/>
              </w:rPr>
            </w:pPr>
            <w:r>
              <w:rPr>
                <w:rFonts w:ascii="Times New Roman" w:hAnsi="Times New Roman" w:cs="Times New Roman"/>
                <w:sz w:val="24"/>
                <w:szCs w:val="24"/>
              </w:rPr>
              <w:t>Menggunkana sistem informasi yang dapat diakses oleh orang yang berkepentingan dan bukan hanya mahasiswa yang bersangkutan saja.</w:t>
            </w:r>
          </w:p>
        </w:tc>
      </w:tr>
      <w:tr w:rsidR="000E0AEE" w14:paraId="485CF6E2" w14:textId="77777777" w:rsidTr="008E51E3">
        <w:trPr>
          <w:jc w:val="center"/>
        </w:trPr>
        <w:tc>
          <w:tcPr>
            <w:tcW w:w="562" w:type="dxa"/>
          </w:tcPr>
          <w:p w14:paraId="043A1E6F" w14:textId="77777777" w:rsidR="000E0AEE" w:rsidRDefault="000E0AEE" w:rsidP="008E51E3">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395" w:type="dxa"/>
          </w:tcPr>
          <w:p w14:paraId="44AE476A" w14:textId="77777777" w:rsidR="000E0AEE" w:rsidRDefault="000E0AEE" w:rsidP="00DD2243">
            <w:pPr>
              <w:spacing w:line="480" w:lineRule="auto"/>
              <w:jc w:val="both"/>
              <w:rPr>
                <w:rFonts w:ascii="Times New Roman" w:hAnsi="Times New Roman" w:cs="Times New Roman"/>
                <w:sz w:val="24"/>
                <w:szCs w:val="24"/>
              </w:rPr>
            </w:pPr>
            <w:r>
              <w:rPr>
                <w:rFonts w:ascii="Times New Roman" w:hAnsi="Times New Roman" w:cs="Times New Roman"/>
                <w:sz w:val="24"/>
                <w:szCs w:val="24"/>
              </w:rPr>
              <w:t>Terkadang sulit dan membutuhkan waktu untuk mencari nama mahasiswa yang bersangkutan</w:t>
            </w:r>
          </w:p>
        </w:tc>
        <w:tc>
          <w:tcPr>
            <w:tcW w:w="2971" w:type="dxa"/>
          </w:tcPr>
          <w:p w14:paraId="6CF68519" w14:textId="77777777" w:rsidR="000E0AEE" w:rsidRDefault="000E0AEE" w:rsidP="00DD2243">
            <w:pPr>
              <w:spacing w:line="480" w:lineRule="auto"/>
              <w:jc w:val="both"/>
              <w:rPr>
                <w:rFonts w:ascii="Times New Roman" w:hAnsi="Times New Roman" w:cs="Times New Roman"/>
                <w:sz w:val="24"/>
                <w:szCs w:val="24"/>
              </w:rPr>
            </w:pPr>
            <w:r>
              <w:rPr>
                <w:rFonts w:ascii="Times New Roman" w:hAnsi="Times New Roman" w:cs="Times New Roman"/>
                <w:sz w:val="24"/>
                <w:szCs w:val="24"/>
              </w:rPr>
              <w:t>Menggunakan sistem informasi yang mampu melakukan pencarian dengan cepat.</w:t>
            </w:r>
          </w:p>
        </w:tc>
      </w:tr>
    </w:tbl>
    <w:p w14:paraId="31781E09" w14:textId="77777777" w:rsidR="000E0AEE" w:rsidRPr="0005219A" w:rsidRDefault="000E0AEE" w:rsidP="000E0AEE">
      <w:pPr>
        <w:spacing w:line="360" w:lineRule="auto"/>
        <w:jc w:val="both"/>
        <w:rPr>
          <w:rFonts w:ascii="Times New Roman" w:hAnsi="Times New Roman" w:cs="Times New Roman"/>
          <w:sz w:val="24"/>
          <w:szCs w:val="24"/>
        </w:rPr>
      </w:pPr>
    </w:p>
    <w:p w14:paraId="6EAD0B4D" w14:textId="73D9EA71" w:rsidR="000E0AEE" w:rsidRPr="00DD2243" w:rsidRDefault="000E0AEE" w:rsidP="00DD2243">
      <w:pPr>
        <w:pStyle w:val="ListParagraph"/>
        <w:numPr>
          <w:ilvl w:val="0"/>
          <w:numId w:val="32"/>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Analisis sistem ajuan</w:t>
      </w:r>
    </w:p>
    <w:p w14:paraId="7F977B03" w14:textId="77777777" w:rsidR="000E0AEE" w:rsidRDefault="000E0AEE" w:rsidP="00DD2243">
      <w:pPr>
        <w:pStyle w:val="ListParagraph"/>
        <w:numPr>
          <w:ilvl w:val="0"/>
          <w:numId w:val="2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sain </w:t>
      </w:r>
    </w:p>
    <w:p w14:paraId="71570D9C" w14:textId="7FFE9144" w:rsidR="000E0AEE" w:rsidRDefault="000E0AEE" w:rsidP="00DD2243">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Desain merupakan proses multi langkah fokus pada desain pembuatan sistem perangkat lunak yang termasuk didalamnya struktur data, arsiterktur perangkat lunak, reperesentasi antarmuka, dan prosedur pengkodean. Tahap desain sistem infromasi LPPAIK ini menggunakan bahasa pemodelan Unified Modeling Language (UML) diantranya use case diagram, activity diagram kemudian </w:t>
      </w:r>
      <w:r w:rsidR="00946A79">
        <w:rPr>
          <w:rFonts w:ascii="Times New Roman" w:hAnsi="Times New Roman" w:cs="Times New Roman"/>
          <w:sz w:val="24"/>
          <w:szCs w:val="24"/>
        </w:rPr>
        <w:t xml:space="preserve">ERD </w:t>
      </w:r>
      <w:r>
        <w:rPr>
          <w:rFonts w:ascii="Times New Roman" w:hAnsi="Times New Roman" w:cs="Times New Roman"/>
          <w:sz w:val="24"/>
          <w:szCs w:val="24"/>
        </w:rPr>
        <w:t>basis data dan mockup.</w:t>
      </w:r>
    </w:p>
    <w:p w14:paraId="33B20CB0" w14:textId="77777777" w:rsidR="000E0AEE" w:rsidRDefault="000E0AEE" w:rsidP="00464258">
      <w:pPr>
        <w:pStyle w:val="ListParagraph"/>
        <w:numPr>
          <w:ilvl w:val="0"/>
          <w:numId w:val="30"/>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Use case diagram </w:t>
      </w:r>
    </w:p>
    <w:p w14:paraId="509D8EE2" w14:textId="77777777" w:rsidR="000E0AEE" w:rsidRDefault="000E0AEE" w:rsidP="00946A79">
      <w:pPr>
        <w:pStyle w:val="ListParagraph"/>
        <w:numPr>
          <w:ilvl w:val="0"/>
          <w:numId w:val="3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Use diagram mahasiswa</w:t>
      </w:r>
    </w:p>
    <w:p w14:paraId="477F50DD" w14:textId="77777777" w:rsidR="000E0AEE" w:rsidRPr="006664DE" w:rsidRDefault="000E0AEE" w:rsidP="000E0AEE">
      <w:pPr>
        <w:spacing w:line="360" w:lineRule="auto"/>
        <w:jc w:val="center"/>
        <w:rPr>
          <w:rFonts w:ascii="Times New Roman" w:hAnsi="Times New Roman" w:cs="Times New Roman"/>
          <w:sz w:val="24"/>
          <w:szCs w:val="24"/>
        </w:rPr>
      </w:pPr>
      <w:r>
        <w:rPr>
          <w:rFonts w:ascii="Times New Roman" w:hAnsi="Times New Roman" w:cs="Times New Roman"/>
          <w:b/>
          <w:bCs/>
          <w:noProof/>
          <w:sz w:val="24"/>
          <w:szCs w:val="24"/>
        </w:rPr>
        <w:lastRenderedPageBreak/>
        <w:drawing>
          <wp:inline distT="0" distB="0" distL="0" distR="0" wp14:anchorId="7C419DD8" wp14:editId="7C515982">
            <wp:extent cx="5039995" cy="3434080"/>
            <wp:effectExtent l="0" t="0" r="8255" b="0"/>
            <wp:docPr id="6509471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9995" cy="3434080"/>
                    </a:xfrm>
                    <a:prstGeom prst="rect">
                      <a:avLst/>
                    </a:prstGeom>
                    <a:noFill/>
                    <a:ln>
                      <a:noFill/>
                    </a:ln>
                  </pic:spPr>
                </pic:pic>
              </a:graphicData>
            </a:graphic>
          </wp:inline>
        </w:drawing>
      </w:r>
      <w:r w:rsidRPr="006664DE">
        <w:rPr>
          <w:rFonts w:ascii="Times New Roman" w:hAnsi="Times New Roman" w:cs="Times New Roman"/>
          <w:b/>
          <w:bCs/>
          <w:sz w:val="24"/>
          <w:szCs w:val="24"/>
        </w:rPr>
        <w:t>[Use Case Mahasiswa]</w:t>
      </w:r>
    </w:p>
    <w:p w14:paraId="7A4E032D" w14:textId="77777777" w:rsidR="000E0AEE" w:rsidRDefault="000E0AEE" w:rsidP="00946A79">
      <w:pPr>
        <w:pStyle w:val="ListParagraph"/>
        <w:numPr>
          <w:ilvl w:val="0"/>
          <w:numId w:val="3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Use case diagram admin</w:t>
      </w:r>
    </w:p>
    <w:p w14:paraId="1DDCCDD6" w14:textId="77777777" w:rsidR="000E0AEE" w:rsidRDefault="000E0AEE" w:rsidP="000E0AEE">
      <w:pPr>
        <w:spacing w:line="360" w:lineRule="auto"/>
        <w:ind w:left="360"/>
        <w:jc w:val="center"/>
        <w:rPr>
          <w:rFonts w:ascii="Times New Roman" w:hAnsi="Times New Roman" w:cs="Times New Roman"/>
          <w:sz w:val="24"/>
          <w:szCs w:val="24"/>
        </w:rPr>
      </w:pPr>
      <w:r>
        <w:rPr>
          <w:rFonts w:ascii="Times New Roman" w:hAnsi="Times New Roman" w:cs="Times New Roman"/>
          <w:b/>
          <w:bCs/>
          <w:noProof/>
          <w:sz w:val="24"/>
          <w:szCs w:val="24"/>
        </w:rPr>
        <w:drawing>
          <wp:inline distT="0" distB="0" distL="0" distR="0" wp14:anchorId="57E3BBBF" wp14:editId="56A68167">
            <wp:extent cx="2998470" cy="3338830"/>
            <wp:effectExtent l="0" t="0" r="0" b="0"/>
            <wp:docPr id="467828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98470" cy="3338830"/>
                    </a:xfrm>
                    <a:prstGeom prst="rect">
                      <a:avLst/>
                    </a:prstGeom>
                    <a:noFill/>
                    <a:ln>
                      <a:noFill/>
                    </a:ln>
                  </pic:spPr>
                </pic:pic>
              </a:graphicData>
            </a:graphic>
          </wp:inline>
        </w:drawing>
      </w:r>
    </w:p>
    <w:p w14:paraId="3AD14137" w14:textId="77777777" w:rsidR="000E0AEE" w:rsidRPr="006664DE" w:rsidRDefault="000E0AEE" w:rsidP="000E0AEE">
      <w:pPr>
        <w:spacing w:line="360" w:lineRule="auto"/>
        <w:ind w:left="360"/>
        <w:jc w:val="center"/>
        <w:rPr>
          <w:rFonts w:ascii="Times New Roman" w:hAnsi="Times New Roman" w:cs="Times New Roman"/>
          <w:b/>
          <w:bCs/>
          <w:sz w:val="24"/>
          <w:szCs w:val="24"/>
        </w:rPr>
      </w:pPr>
      <w:r w:rsidRPr="006664DE">
        <w:rPr>
          <w:rFonts w:ascii="Times New Roman" w:hAnsi="Times New Roman" w:cs="Times New Roman"/>
          <w:b/>
          <w:bCs/>
          <w:sz w:val="24"/>
          <w:szCs w:val="24"/>
        </w:rPr>
        <w:t>[Use case Admin]</w:t>
      </w:r>
    </w:p>
    <w:p w14:paraId="08BFB6D9" w14:textId="77777777" w:rsidR="000E0AEE" w:rsidRDefault="000E0AEE" w:rsidP="00946A79">
      <w:pPr>
        <w:pStyle w:val="ListParagraph"/>
        <w:numPr>
          <w:ilvl w:val="0"/>
          <w:numId w:val="3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Use case tutor sebaya</w:t>
      </w:r>
    </w:p>
    <w:p w14:paraId="3DD64A78" w14:textId="77777777" w:rsidR="000E0AEE" w:rsidRDefault="000E0AEE" w:rsidP="000E0AEE">
      <w:pPr>
        <w:pStyle w:val="ListParagraph"/>
        <w:spacing w:line="360" w:lineRule="auto"/>
        <w:jc w:val="center"/>
        <w:rPr>
          <w:rFonts w:ascii="Times New Roman" w:hAnsi="Times New Roman" w:cs="Times New Roman"/>
          <w:sz w:val="24"/>
          <w:szCs w:val="24"/>
        </w:rPr>
      </w:pPr>
      <w:r>
        <w:rPr>
          <w:rFonts w:ascii="Times New Roman" w:hAnsi="Times New Roman" w:cs="Times New Roman"/>
          <w:b/>
          <w:bCs/>
          <w:noProof/>
          <w:sz w:val="24"/>
          <w:szCs w:val="24"/>
        </w:rPr>
        <w:lastRenderedPageBreak/>
        <w:drawing>
          <wp:inline distT="0" distB="0" distL="0" distR="0" wp14:anchorId="4CBF1F4A" wp14:editId="5B202FAD">
            <wp:extent cx="3944620" cy="1243965"/>
            <wp:effectExtent l="0" t="0" r="0" b="0"/>
            <wp:docPr id="17722228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44620" cy="1243965"/>
                    </a:xfrm>
                    <a:prstGeom prst="rect">
                      <a:avLst/>
                    </a:prstGeom>
                    <a:noFill/>
                    <a:ln>
                      <a:noFill/>
                    </a:ln>
                  </pic:spPr>
                </pic:pic>
              </a:graphicData>
            </a:graphic>
          </wp:inline>
        </w:drawing>
      </w:r>
    </w:p>
    <w:p w14:paraId="60F3BACE" w14:textId="77777777" w:rsidR="000E0AEE" w:rsidRPr="006664DE" w:rsidRDefault="000E0AEE" w:rsidP="000E0AEE">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Use case tutor sebaya]</w:t>
      </w:r>
    </w:p>
    <w:p w14:paraId="0152492E" w14:textId="77777777" w:rsidR="000E0AEE" w:rsidRDefault="000E0AEE" w:rsidP="00464258">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rPr>
        <w:t>Activity diagram</w:t>
      </w:r>
    </w:p>
    <w:p w14:paraId="4CCE231B" w14:textId="77777777" w:rsidR="000E0AEE" w:rsidRDefault="000E0AEE" w:rsidP="00946A79">
      <w:pPr>
        <w:pStyle w:val="ListParagraph"/>
        <w:numPr>
          <w:ilvl w:val="0"/>
          <w:numId w:val="3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Activity diagram login user</w:t>
      </w:r>
    </w:p>
    <w:p w14:paraId="1B25A1E5" w14:textId="77777777" w:rsidR="000E0AEE" w:rsidRPr="006664DE" w:rsidRDefault="000E0AEE" w:rsidP="000E0AEE">
      <w:pPr>
        <w:spacing w:line="360" w:lineRule="auto"/>
        <w:jc w:val="center"/>
        <w:rPr>
          <w:rFonts w:ascii="Times New Roman" w:hAnsi="Times New Roman" w:cs="Times New Roman"/>
          <w:sz w:val="24"/>
          <w:szCs w:val="24"/>
        </w:rPr>
      </w:pPr>
      <w:r>
        <w:rPr>
          <w:rFonts w:ascii="Times New Roman" w:hAnsi="Times New Roman" w:cs="Times New Roman"/>
          <w:b/>
          <w:bCs/>
          <w:noProof/>
          <w:sz w:val="24"/>
          <w:szCs w:val="24"/>
        </w:rPr>
        <w:drawing>
          <wp:inline distT="0" distB="0" distL="0" distR="0" wp14:anchorId="7CD1D8DC" wp14:editId="19796809">
            <wp:extent cx="3721100" cy="4305935"/>
            <wp:effectExtent l="0" t="0" r="0" b="0"/>
            <wp:docPr id="19857667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21100" cy="4305935"/>
                    </a:xfrm>
                    <a:prstGeom prst="rect">
                      <a:avLst/>
                    </a:prstGeom>
                    <a:noFill/>
                    <a:ln>
                      <a:noFill/>
                    </a:ln>
                  </pic:spPr>
                </pic:pic>
              </a:graphicData>
            </a:graphic>
          </wp:inline>
        </w:drawing>
      </w:r>
    </w:p>
    <w:p w14:paraId="0DC0A064" w14:textId="77777777" w:rsidR="000E0AEE" w:rsidRDefault="000E0AEE" w:rsidP="00946A79">
      <w:pPr>
        <w:pStyle w:val="ListParagraph"/>
        <w:numPr>
          <w:ilvl w:val="0"/>
          <w:numId w:val="3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Activity diagram kegaitan kajian</w:t>
      </w:r>
    </w:p>
    <w:p w14:paraId="31D5D9C5" w14:textId="77777777" w:rsidR="000E0AEE" w:rsidRPr="006664DE" w:rsidRDefault="000E0AEE" w:rsidP="000E0AEE">
      <w:pPr>
        <w:spacing w:line="360" w:lineRule="auto"/>
        <w:jc w:val="center"/>
        <w:rPr>
          <w:rFonts w:ascii="Times New Roman" w:hAnsi="Times New Roman" w:cs="Times New Roman"/>
          <w:sz w:val="24"/>
          <w:szCs w:val="24"/>
        </w:rPr>
      </w:pPr>
      <w:r>
        <w:rPr>
          <w:rFonts w:ascii="Times New Roman" w:hAnsi="Times New Roman" w:cs="Times New Roman"/>
          <w:b/>
          <w:bCs/>
          <w:noProof/>
          <w:sz w:val="24"/>
          <w:szCs w:val="24"/>
        </w:rPr>
        <w:lastRenderedPageBreak/>
        <w:drawing>
          <wp:inline distT="0" distB="0" distL="0" distR="0" wp14:anchorId="6198DB56" wp14:editId="402369AE">
            <wp:extent cx="5039995" cy="5135245"/>
            <wp:effectExtent l="0" t="0" r="8255" b="8255"/>
            <wp:docPr id="1867051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5135245"/>
                    </a:xfrm>
                    <a:prstGeom prst="rect">
                      <a:avLst/>
                    </a:prstGeom>
                    <a:noFill/>
                    <a:ln>
                      <a:noFill/>
                    </a:ln>
                  </pic:spPr>
                </pic:pic>
              </a:graphicData>
            </a:graphic>
          </wp:inline>
        </w:drawing>
      </w:r>
    </w:p>
    <w:p w14:paraId="7410324E" w14:textId="77777777" w:rsidR="000E0AEE" w:rsidRDefault="000E0AEE" w:rsidP="00946A79">
      <w:pPr>
        <w:pStyle w:val="ListParagraph"/>
        <w:numPr>
          <w:ilvl w:val="0"/>
          <w:numId w:val="31"/>
        </w:numPr>
        <w:spacing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Activity diagram module BTQ</w:t>
      </w:r>
    </w:p>
    <w:p w14:paraId="2C66CF13" w14:textId="77777777" w:rsidR="000E0AEE" w:rsidRPr="006664DE" w:rsidRDefault="000E0AEE" w:rsidP="000E0AEE">
      <w:pPr>
        <w:spacing w:line="360" w:lineRule="auto"/>
        <w:jc w:val="center"/>
        <w:rPr>
          <w:rFonts w:ascii="Times New Roman" w:hAnsi="Times New Roman" w:cs="Times New Roman"/>
          <w:sz w:val="24"/>
          <w:szCs w:val="24"/>
        </w:rPr>
      </w:pPr>
      <w:r>
        <w:rPr>
          <w:rFonts w:ascii="Times New Roman" w:hAnsi="Times New Roman" w:cs="Times New Roman"/>
          <w:b/>
          <w:bCs/>
          <w:noProof/>
          <w:sz w:val="24"/>
          <w:szCs w:val="24"/>
        </w:rPr>
        <w:lastRenderedPageBreak/>
        <w:drawing>
          <wp:inline distT="0" distB="0" distL="0" distR="0" wp14:anchorId="299A0038" wp14:editId="14072D2D">
            <wp:extent cx="5039995" cy="4965700"/>
            <wp:effectExtent l="0" t="0" r="8255" b="6350"/>
            <wp:docPr id="16347235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4965700"/>
                    </a:xfrm>
                    <a:prstGeom prst="rect">
                      <a:avLst/>
                    </a:prstGeom>
                    <a:noFill/>
                    <a:ln>
                      <a:noFill/>
                    </a:ln>
                  </pic:spPr>
                </pic:pic>
              </a:graphicData>
            </a:graphic>
          </wp:inline>
        </w:drawing>
      </w:r>
    </w:p>
    <w:p w14:paraId="7F22E5BD" w14:textId="77777777" w:rsidR="000E0AEE" w:rsidRDefault="000E0AEE" w:rsidP="000E0AEE">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temp</w:t>
      </w:r>
    </w:p>
    <w:p w14:paraId="78D47BB1" w14:textId="77777777" w:rsidR="000E0AEE" w:rsidRDefault="000E0AEE" w:rsidP="000E0AEE">
      <w:pPr>
        <w:pStyle w:val="ListParagraph"/>
        <w:spacing w:line="360" w:lineRule="auto"/>
        <w:jc w:val="both"/>
        <w:rPr>
          <w:rFonts w:ascii="Times New Roman" w:hAnsi="Times New Roman" w:cs="Times New Roman"/>
          <w:sz w:val="24"/>
          <w:szCs w:val="24"/>
        </w:rPr>
      </w:pPr>
    </w:p>
    <w:p w14:paraId="0A9A3535" w14:textId="77777777" w:rsidR="000E0AEE" w:rsidRDefault="000E0AEE" w:rsidP="000E0AEE">
      <w:pPr>
        <w:pStyle w:val="ListParagraph"/>
        <w:spacing w:line="360" w:lineRule="auto"/>
        <w:jc w:val="both"/>
        <w:rPr>
          <w:rFonts w:ascii="Times New Roman" w:hAnsi="Times New Roman" w:cs="Times New Roman"/>
          <w:sz w:val="24"/>
          <w:szCs w:val="24"/>
        </w:rPr>
      </w:pPr>
    </w:p>
    <w:p w14:paraId="58F7E820" w14:textId="77777777" w:rsidR="000E0AEE" w:rsidRDefault="000E0AEE" w:rsidP="000E0AEE">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mp </w:t>
      </w:r>
    </w:p>
    <w:p w14:paraId="39910478" w14:textId="77777777" w:rsidR="000E0AEE" w:rsidRDefault="000E0AEE" w:rsidP="000E0AEE">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Temp</w:t>
      </w:r>
    </w:p>
    <w:p w14:paraId="0B653834" w14:textId="77777777" w:rsidR="000E0AEE" w:rsidRPr="00FD5C95" w:rsidRDefault="000E0AEE" w:rsidP="000E0AEE">
      <w:pPr>
        <w:pStyle w:val="ListParagraph"/>
        <w:spacing w:line="360" w:lineRule="auto"/>
        <w:jc w:val="both"/>
        <w:rPr>
          <w:rFonts w:ascii="Times New Roman" w:hAnsi="Times New Roman" w:cs="Times New Roman"/>
          <w:sz w:val="24"/>
          <w:szCs w:val="24"/>
        </w:rPr>
      </w:pPr>
    </w:p>
    <w:p w14:paraId="4529D6BE"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7120052C"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74735421"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076F6C9B"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58A6181A"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76F77436"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0E32227F"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346224C0"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34289F96"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157EFC0F"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439898A0" w14:textId="77777777" w:rsidR="000E0AEE" w:rsidRDefault="000E0AEE" w:rsidP="000E0AEE">
      <w:pPr>
        <w:pStyle w:val="ListParagraph"/>
        <w:numPr>
          <w:ilvl w:val="0"/>
          <w:numId w:val="29"/>
        </w:numPr>
        <w:spacing w:line="360" w:lineRule="auto"/>
        <w:ind w:left="1134"/>
        <w:jc w:val="both"/>
        <w:rPr>
          <w:rFonts w:ascii="Times New Roman" w:hAnsi="Times New Roman" w:cs="Times New Roman"/>
          <w:sz w:val="24"/>
          <w:szCs w:val="24"/>
        </w:rPr>
      </w:pPr>
      <w:r w:rsidRPr="00F75BC0">
        <w:rPr>
          <w:rFonts w:ascii="Times New Roman" w:hAnsi="Times New Roman" w:cs="Times New Roman"/>
          <w:sz w:val="24"/>
          <w:szCs w:val="24"/>
        </w:rPr>
        <w:lastRenderedPageBreak/>
        <w:t>Kebutuhan software dan hardware</w:t>
      </w:r>
    </w:p>
    <w:p w14:paraId="50240F69" w14:textId="77777777" w:rsidR="000E0AEE" w:rsidRPr="00F75BC0" w:rsidRDefault="000E0AEE" w:rsidP="000E0AEE">
      <w:pPr>
        <w:pStyle w:val="ListParagraph"/>
        <w:spacing w:line="360" w:lineRule="auto"/>
        <w:ind w:left="851" w:firstLine="567"/>
        <w:jc w:val="both"/>
        <w:rPr>
          <w:rFonts w:ascii="Times New Roman" w:hAnsi="Times New Roman" w:cs="Times New Roman"/>
          <w:sz w:val="24"/>
          <w:szCs w:val="24"/>
        </w:rPr>
      </w:pPr>
      <w:r>
        <w:rPr>
          <w:rFonts w:ascii="Times New Roman" w:hAnsi="Times New Roman" w:cs="Times New Roman"/>
          <w:sz w:val="24"/>
          <w:szCs w:val="24"/>
        </w:rPr>
        <w:t>Untuk merancang sistem, penulis membutuhkan software diataranya Visual Studi Code (VSCode), Intelij IDEA, Chrome Web browser, Postman. Kemudian Hardwarenya yaitu laptop HP.</w:t>
      </w:r>
    </w:p>
    <w:p w14:paraId="12700E75" w14:textId="77777777" w:rsidR="000E0AEE" w:rsidRDefault="000E0AEE" w:rsidP="000E0AEE">
      <w:pPr>
        <w:pStyle w:val="ListParagraph"/>
        <w:numPr>
          <w:ilvl w:val="0"/>
          <w:numId w:val="29"/>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Kebutuhan Framework atau library</w:t>
      </w:r>
    </w:p>
    <w:p w14:paraId="6FE753C6" w14:textId="77777777" w:rsidR="000E0AEE" w:rsidRDefault="000E0AEE" w:rsidP="000E0AEE">
      <w:pPr>
        <w:pStyle w:val="ListParagraph"/>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Untuk merancang sistem, penulis membutuhkan Framework atau library diantaranya ReactJS, NodeJS, Spring Boot, Tailwind CSS.</w:t>
      </w:r>
    </w:p>
    <w:p w14:paraId="1885D8C1" w14:textId="77777777" w:rsidR="000E0AEE" w:rsidRPr="0067346F" w:rsidRDefault="000E0AEE" w:rsidP="000E0AEE">
      <w:pPr>
        <w:pStyle w:val="ListParagraph"/>
        <w:numPr>
          <w:ilvl w:val="0"/>
          <w:numId w:val="29"/>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Format table buku kontrol BTQ pada Lembaga Pengkajian dan Penerapan Al-Islam Kemuhammadiyan UMK.</w:t>
      </w:r>
    </w:p>
    <w:p w14:paraId="61D92779" w14:textId="77777777" w:rsidR="000E0AEE" w:rsidRPr="0067346F" w:rsidRDefault="000E0AEE" w:rsidP="000E0AEE">
      <w:pPr>
        <w:pStyle w:val="Caption"/>
        <w:keepNext/>
        <w:jc w:val="center"/>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 xml:space="preserve">Tabel </w:t>
      </w:r>
      <w:r w:rsidRPr="0067346F">
        <w:rPr>
          <w:rFonts w:ascii="Times New Roman" w:hAnsi="Times New Roman" w:cs="Times New Roman"/>
          <w:color w:val="000000" w:themeColor="text1"/>
          <w:sz w:val="24"/>
          <w:szCs w:val="24"/>
        </w:rPr>
        <w:fldChar w:fldCharType="begin"/>
      </w:r>
      <w:r w:rsidRPr="0067346F">
        <w:rPr>
          <w:rFonts w:ascii="Times New Roman" w:hAnsi="Times New Roman" w:cs="Times New Roman"/>
          <w:color w:val="000000" w:themeColor="text1"/>
          <w:sz w:val="24"/>
          <w:szCs w:val="24"/>
        </w:rPr>
        <w:instrText xml:space="preserve"> SEQ Tabel \* ARABIC </w:instrText>
      </w:r>
      <w:r w:rsidRPr="0067346F">
        <w:rPr>
          <w:rFonts w:ascii="Times New Roman" w:hAnsi="Times New Roman" w:cs="Times New Roman"/>
          <w:color w:val="000000" w:themeColor="text1"/>
          <w:sz w:val="24"/>
          <w:szCs w:val="24"/>
        </w:rPr>
        <w:fldChar w:fldCharType="separate"/>
      </w:r>
      <w:r w:rsidRPr="0067346F">
        <w:rPr>
          <w:rFonts w:ascii="Times New Roman" w:hAnsi="Times New Roman" w:cs="Times New Roman"/>
          <w:noProof/>
          <w:color w:val="000000" w:themeColor="text1"/>
          <w:sz w:val="24"/>
          <w:szCs w:val="24"/>
        </w:rPr>
        <w:t>1</w:t>
      </w:r>
      <w:r w:rsidRPr="0067346F">
        <w:rPr>
          <w:rFonts w:ascii="Times New Roman" w:hAnsi="Times New Roman" w:cs="Times New Roman"/>
          <w:color w:val="000000" w:themeColor="text1"/>
          <w:sz w:val="24"/>
          <w:szCs w:val="24"/>
        </w:rPr>
        <w:fldChar w:fldCharType="end"/>
      </w:r>
      <w:r w:rsidRPr="0067346F">
        <w:rPr>
          <w:rFonts w:ascii="Times New Roman" w:hAnsi="Times New Roman" w:cs="Times New Roman"/>
          <w:color w:val="000000" w:themeColor="text1"/>
          <w:sz w:val="24"/>
          <w:szCs w:val="24"/>
        </w:rPr>
        <w:t>format buku kontrol BTQ</w:t>
      </w:r>
    </w:p>
    <w:tbl>
      <w:tblPr>
        <w:tblStyle w:val="TableGrid"/>
        <w:tblW w:w="0" w:type="auto"/>
        <w:shd w:val="clear" w:color="auto" w:fill="EEECE1" w:themeFill="background2"/>
        <w:tblLook w:val="04A0" w:firstRow="1" w:lastRow="0" w:firstColumn="1" w:lastColumn="0" w:noHBand="0" w:noVBand="1"/>
      </w:tblPr>
      <w:tblGrid>
        <w:gridCol w:w="566"/>
        <w:gridCol w:w="2953"/>
        <w:gridCol w:w="1523"/>
        <w:gridCol w:w="1441"/>
        <w:gridCol w:w="1455"/>
      </w:tblGrid>
      <w:tr w:rsidR="000E0AEE" w:rsidRPr="0067346F" w14:paraId="4EAB3E41" w14:textId="77777777" w:rsidTr="008E51E3">
        <w:tc>
          <w:tcPr>
            <w:tcW w:w="7938" w:type="dxa"/>
            <w:gridSpan w:val="5"/>
            <w:tcBorders>
              <w:top w:val="nil"/>
              <w:left w:val="nil"/>
              <w:bottom w:val="nil"/>
              <w:right w:val="nil"/>
            </w:tcBorders>
            <w:shd w:val="clear" w:color="auto" w:fill="EEECE1" w:themeFill="background2"/>
          </w:tcPr>
          <w:p w14:paraId="62CC321C" w14:textId="77777777" w:rsidR="000E0AEE" w:rsidRPr="0067346F" w:rsidRDefault="000E0AEE" w:rsidP="008E51E3">
            <w:pPr>
              <w:spacing w:line="360" w:lineRule="auto"/>
              <w:jc w:val="center"/>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KARTU KONTROL BACA AL-QURAN</w:t>
            </w:r>
          </w:p>
        </w:tc>
      </w:tr>
      <w:tr w:rsidR="000E0AEE" w:rsidRPr="0067346F" w14:paraId="34FB17F7" w14:textId="77777777" w:rsidTr="008E51E3">
        <w:trPr>
          <w:trHeight w:val="838"/>
        </w:trPr>
        <w:tc>
          <w:tcPr>
            <w:tcW w:w="7938" w:type="dxa"/>
            <w:gridSpan w:val="5"/>
            <w:tcBorders>
              <w:top w:val="nil"/>
              <w:left w:val="nil"/>
              <w:right w:val="nil"/>
            </w:tcBorders>
            <w:shd w:val="clear" w:color="auto" w:fill="EEECE1" w:themeFill="background2"/>
          </w:tcPr>
          <w:p w14:paraId="1A80148A" w14:textId="77777777" w:rsidR="000E0AEE" w:rsidRPr="0067346F" w:rsidRDefault="000E0AEE" w:rsidP="008E51E3">
            <w:pPr>
              <w:spacing w:line="360" w:lineRule="auto"/>
              <w:jc w:val="both"/>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Nama/Profil:</w:t>
            </w:r>
          </w:p>
          <w:p w14:paraId="3EA0AC34" w14:textId="77777777" w:rsidR="000E0AEE" w:rsidRPr="0067346F" w:rsidRDefault="000E0AEE" w:rsidP="008E51E3">
            <w:pPr>
              <w:spacing w:line="360" w:lineRule="auto"/>
              <w:jc w:val="both"/>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Stanbuk/Semester:</w:t>
            </w:r>
          </w:p>
        </w:tc>
      </w:tr>
      <w:tr w:rsidR="000E0AEE" w:rsidRPr="0067346F" w14:paraId="2B0ED0BC" w14:textId="77777777" w:rsidTr="008E51E3">
        <w:tc>
          <w:tcPr>
            <w:tcW w:w="566" w:type="dxa"/>
            <w:shd w:val="clear" w:color="auto" w:fill="EEECE1" w:themeFill="background2"/>
          </w:tcPr>
          <w:p w14:paraId="1FD326BD" w14:textId="77777777" w:rsidR="000E0AEE" w:rsidRPr="0067346F" w:rsidRDefault="000E0AEE" w:rsidP="008E51E3">
            <w:pPr>
              <w:spacing w:line="360" w:lineRule="auto"/>
              <w:jc w:val="center"/>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No</w:t>
            </w:r>
          </w:p>
        </w:tc>
        <w:tc>
          <w:tcPr>
            <w:tcW w:w="2953" w:type="dxa"/>
            <w:shd w:val="clear" w:color="auto" w:fill="EEECE1" w:themeFill="background2"/>
          </w:tcPr>
          <w:p w14:paraId="0281E97F" w14:textId="77777777" w:rsidR="000E0AEE" w:rsidRPr="0067346F" w:rsidRDefault="000E0AEE" w:rsidP="008E51E3">
            <w:pPr>
              <w:spacing w:line="360" w:lineRule="auto"/>
              <w:jc w:val="center"/>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Hari/Tanggal</w:t>
            </w:r>
          </w:p>
        </w:tc>
        <w:tc>
          <w:tcPr>
            <w:tcW w:w="1523" w:type="dxa"/>
            <w:shd w:val="clear" w:color="auto" w:fill="EEECE1" w:themeFill="background2"/>
          </w:tcPr>
          <w:p w14:paraId="4CE74F87" w14:textId="77777777" w:rsidR="000E0AEE" w:rsidRPr="0067346F" w:rsidRDefault="000E0AEE" w:rsidP="008E51E3">
            <w:pPr>
              <w:spacing w:line="360" w:lineRule="auto"/>
              <w:jc w:val="center"/>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Pembelajaran</w:t>
            </w:r>
          </w:p>
        </w:tc>
        <w:tc>
          <w:tcPr>
            <w:tcW w:w="1441" w:type="dxa"/>
            <w:shd w:val="clear" w:color="auto" w:fill="EEECE1" w:themeFill="background2"/>
          </w:tcPr>
          <w:p w14:paraId="60E2D632" w14:textId="77777777" w:rsidR="000E0AEE" w:rsidRPr="0067346F" w:rsidRDefault="000E0AEE" w:rsidP="008E51E3">
            <w:pPr>
              <w:spacing w:line="360" w:lineRule="auto"/>
              <w:jc w:val="center"/>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Paraf</w:t>
            </w:r>
          </w:p>
        </w:tc>
        <w:tc>
          <w:tcPr>
            <w:tcW w:w="1455" w:type="dxa"/>
            <w:shd w:val="clear" w:color="auto" w:fill="EEECE1" w:themeFill="background2"/>
          </w:tcPr>
          <w:p w14:paraId="79401912" w14:textId="77777777" w:rsidR="000E0AEE" w:rsidRPr="0067346F" w:rsidRDefault="000E0AEE" w:rsidP="008E51E3">
            <w:pPr>
              <w:spacing w:line="360" w:lineRule="auto"/>
              <w:jc w:val="center"/>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Keterangan</w:t>
            </w:r>
          </w:p>
        </w:tc>
      </w:tr>
      <w:tr w:rsidR="000E0AEE" w:rsidRPr="0067346F" w14:paraId="7F4449AF" w14:textId="77777777" w:rsidTr="008E51E3">
        <w:tc>
          <w:tcPr>
            <w:tcW w:w="566" w:type="dxa"/>
            <w:shd w:val="clear" w:color="auto" w:fill="EEECE1" w:themeFill="background2"/>
          </w:tcPr>
          <w:p w14:paraId="726A8640" w14:textId="77777777" w:rsidR="000E0AEE" w:rsidRPr="0067346F" w:rsidRDefault="000E0AEE" w:rsidP="008E51E3">
            <w:pPr>
              <w:spacing w:line="360" w:lineRule="auto"/>
              <w:jc w:val="both"/>
              <w:rPr>
                <w:rFonts w:ascii="Times New Roman" w:hAnsi="Times New Roman" w:cs="Times New Roman"/>
                <w:color w:val="000000" w:themeColor="text1"/>
                <w:sz w:val="24"/>
                <w:szCs w:val="24"/>
              </w:rPr>
            </w:pPr>
          </w:p>
        </w:tc>
        <w:tc>
          <w:tcPr>
            <w:tcW w:w="2953" w:type="dxa"/>
            <w:shd w:val="clear" w:color="auto" w:fill="EEECE1" w:themeFill="background2"/>
          </w:tcPr>
          <w:p w14:paraId="7BAD29CD" w14:textId="77777777" w:rsidR="000E0AEE" w:rsidRPr="0067346F" w:rsidRDefault="000E0AEE" w:rsidP="008E51E3">
            <w:pPr>
              <w:spacing w:line="360" w:lineRule="auto"/>
              <w:jc w:val="both"/>
              <w:rPr>
                <w:rFonts w:ascii="Times New Roman" w:hAnsi="Times New Roman" w:cs="Times New Roman"/>
                <w:color w:val="000000" w:themeColor="text1"/>
                <w:sz w:val="24"/>
                <w:szCs w:val="24"/>
              </w:rPr>
            </w:pPr>
          </w:p>
        </w:tc>
        <w:tc>
          <w:tcPr>
            <w:tcW w:w="1523" w:type="dxa"/>
            <w:shd w:val="clear" w:color="auto" w:fill="EEECE1" w:themeFill="background2"/>
          </w:tcPr>
          <w:p w14:paraId="3D2994AF" w14:textId="77777777" w:rsidR="000E0AEE" w:rsidRPr="0067346F" w:rsidRDefault="000E0AEE" w:rsidP="008E51E3">
            <w:pPr>
              <w:spacing w:line="360" w:lineRule="auto"/>
              <w:jc w:val="both"/>
              <w:rPr>
                <w:rFonts w:ascii="Times New Roman" w:hAnsi="Times New Roman" w:cs="Times New Roman"/>
                <w:color w:val="000000" w:themeColor="text1"/>
                <w:sz w:val="24"/>
                <w:szCs w:val="24"/>
              </w:rPr>
            </w:pPr>
          </w:p>
        </w:tc>
        <w:tc>
          <w:tcPr>
            <w:tcW w:w="1441" w:type="dxa"/>
            <w:shd w:val="clear" w:color="auto" w:fill="EEECE1" w:themeFill="background2"/>
          </w:tcPr>
          <w:p w14:paraId="7F39D71C" w14:textId="77777777" w:rsidR="000E0AEE" w:rsidRPr="0067346F" w:rsidRDefault="000E0AEE" w:rsidP="008E51E3">
            <w:pPr>
              <w:spacing w:line="360" w:lineRule="auto"/>
              <w:jc w:val="both"/>
              <w:rPr>
                <w:rFonts w:ascii="Times New Roman" w:hAnsi="Times New Roman" w:cs="Times New Roman"/>
                <w:color w:val="000000" w:themeColor="text1"/>
                <w:sz w:val="24"/>
                <w:szCs w:val="24"/>
              </w:rPr>
            </w:pPr>
          </w:p>
        </w:tc>
        <w:tc>
          <w:tcPr>
            <w:tcW w:w="1455" w:type="dxa"/>
            <w:shd w:val="clear" w:color="auto" w:fill="EEECE1" w:themeFill="background2"/>
          </w:tcPr>
          <w:p w14:paraId="68FE4FB2" w14:textId="77777777" w:rsidR="000E0AEE" w:rsidRPr="0067346F" w:rsidRDefault="000E0AEE" w:rsidP="008E51E3">
            <w:pPr>
              <w:spacing w:line="360" w:lineRule="auto"/>
              <w:jc w:val="both"/>
              <w:rPr>
                <w:rFonts w:ascii="Times New Roman" w:hAnsi="Times New Roman" w:cs="Times New Roman"/>
                <w:color w:val="000000" w:themeColor="text1"/>
                <w:sz w:val="24"/>
                <w:szCs w:val="24"/>
              </w:rPr>
            </w:pPr>
          </w:p>
        </w:tc>
      </w:tr>
    </w:tbl>
    <w:p w14:paraId="79CBBF99" w14:textId="77777777" w:rsidR="000E0AEE" w:rsidRPr="00761001" w:rsidRDefault="000E0AEE" w:rsidP="000E0AEE">
      <w:pPr>
        <w:spacing w:line="360" w:lineRule="auto"/>
        <w:jc w:val="both"/>
        <w:rPr>
          <w:rFonts w:ascii="Times New Roman" w:hAnsi="Times New Roman" w:cs="Times New Roman"/>
          <w:sz w:val="24"/>
          <w:szCs w:val="24"/>
        </w:rPr>
      </w:pPr>
    </w:p>
    <w:p w14:paraId="188248B2" w14:textId="77777777" w:rsidR="000E0AEE" w:rsidRDefault="000E0AEE" w:rsidP="000E0AEE">
      <w:pPr>
        <w:pStyle w:val="ListParagraph"/>
        <w:numPr>
          <w:ilvl w:val="0"/>
          <w:numId w:val="29"/>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Format sertifikasi BTQ</w:t>
      </w:r>
    </w:p>
    <w:p w14:paraId="592B8EBB" w14:textId="77777777" w:rsidR="000E0AEE" w:rsidRPr="00F75BC0" w:rsidRDefault="000E0AEE" w:rsidP="000E0AEE">
      <w:pPr>
        <w:pStyle w:val="ListParagraph"/>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w:t>
      </w:r>
      <w:r w:rsidRPr="00450760">
        <w:rPr>
          <w:rFonts w:ascii="Times New Roman" w:hAnsi="Times New Roman" w:cs="Times New Roman"/>
          <w:b/>
          <w:bCs/>
          <w:sz w:val="24"/>
          <w:szCs w:val="24"/>
        </w:rPr>
        <w:t>gambar</w:t>
      </w:r>
      <w:r>
        <w:rPr>
          <w:rFonts w:ascii="Times New Roman" w:hAnsi="Times New Roman" w:cs="Times New Roman"/>
          <w:b/>
          <w:bCs/>
          <w:sz w:val="24"/>
          <w:szCs w:val="24"/>
        </w:rPr>
        <w:t xml:space="preserve"> contoh sertifikat]</w:t>
      </w:r>
    </w:p>
    <w:p w14:paraId="770F935E"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2B956B85"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1E4A9639"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2E71D86F"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6088D7FD"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7CD2F18E"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4389BCF6"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16230442"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5867181D"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0614FCF6"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6E391679"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1F200723"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2ABE81D6"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6987CA74"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196EAA92"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45926221"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1BCB6395"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64B80B91"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03A09B9C"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437E72A8"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65017FB4"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058D1315"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1021B551"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7835B01A"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3EB1C0D1"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443EF701"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p>
    <w:p w14:paraId="3E96BC7A" w14:textId="77777777" w:rsidR="000E0AEE" w:rsidRDefault="000E0AEE" w:rsidP="000E0AEE">
      <w:pPr>
        <w:pStyle w:val="ListParagraph"/>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DAFTAR PUSTAKA</w:t>
      </w:r>
    </w:p>
    <w:p w14:paraId="37C9695D" w14:textId="77777777" w:rsidR="000E0AEE" w:rsidRDefault="000E0AEE" w:rsidP="000E0AEE">
      <w:pPr>
        <w:widowControl w:val="0"/>
        <w:autoSpaceDE w:val="0"/>
        <w:autoSpaceDN w:val="0"/>
        <w:adjustRightInd w:val="0"/>
        <w:spacing w:line="240" w:lineRule="auto"/>
        <w:ind w:left="480" w:hanging="480"/>
        <w:rPr>
          <w:rFonts w:ascii="Times New Roman" w:hAnsi="Times New Roman" w:cs="Times New Roman"/>
          <w:b/>
          <w:bCs/>
          <w:sz w:val="24"/>
          <w:szCs w:val="24"/>
        </w:rPr>
      </w:pPr>
    </w:p>
    <w:p w14:paraId="44DBF4D8"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4D1F78">
        <w:rPr>
          <w:rFonts w:ascii="Times New Roman" w:hAnsi="Times New Roman" w:cs="Times New Roman"/>
          <w:noProof/>
          <w:kern w:val="0"/>
          <w:sz w:val="24"/>
          <w:szCs w:val="24"/>
        </w:rPr>
        <w:t xml:space="preserve">Achsan, S. A., &amp; Susetyo, Y. A. (2022). Restful Web Service Implementation Using Spring Framework in Room Assets Management System. </w:t>
      </w:r>
      <w:r w:rsidRPr="004D1F78">
        <w:rPr>
          <w:rFonts w:ascii="Times New Roman" w:hAnsi="Times New Roman" w:cs="Times New Roman"/>
          <w:i/>
          <w:iCs/>
          <w:noProof/>
          <w:kern w:val="0"/>
          <w:sz w:val="24"/>
          <w:szCs w:val="24"/>
        </w:rPr>
        <w:t>Jurnal Teknik Informatika (JUTIF)</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3</w:t>
      </w:r>
      <w:r w:rsidRPr="004D1F78">
        <w:rPr>
          <w:rFonts w:ascii="Times New Roman" w:hAnsi="Times New Roman" w:cs="Times New Roman"/>
          <w:noProof/>
          <w:kern w:val="0"/>
          <w:sz w:val="24"/>
          <w:szCs w:val="24"/>
        </w:rPr>
        <w:t>(2), 395–303. https://doi.org/10.20884/1.jutif.2022.3.2.213</w:t>
      </w:r>
    </w:p>
    <w:p w14:paraId="454CD710"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Darwis, A., &amp; Mahmud, H. (2017). Sistem Informasi Manajemen Pada Lembaga Pendidikan Islam. </w:t>
      </w:r>
      <w:r w:rsidRPr="004D1F78">
        <w:rPr>
          <w:rFonts w:ascii="Times New Roman" w:hAnsi="Times New Roman" w:cs="Times New Roman"/>
          <w:i/>
          <w:iCs/>
          <w:noProof/>
          <w:kern w:val="0"/>
          <w:sz w:val="24"/>
          <w:szCs w:val="24"/>
        </w:rPr>
        <w:t>Kelola: Journal of Islamic Education Management</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2</w:t>
      </w:r>
      <w:r w:rsidRPr="004D1F78">
        <w:rPr>
          <w:rFonts w:ascii="Times New Roman" w:hAnsi="Times New Roman" w:cs="Times New Roman"/>
          <w:noProof/>
          <w:kern w:val="0"/>
          <w:sz w:val="24"/>
          <w:szCs w:val="24"/>
        </w:rPr>
        <w:t>(1), 64–77. https://doi.org/10.24256/kelola.v2i1.444</w:t>
      </w:r>
    </w:p>
    <w:p w14:paraId="2FE35D6D"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Dhika, H., Isnain, N., &amp; Tofan, M. (2019). Manajemen Villa Menggunakan Java Netbeans Dan Mysql. </w:t>
      </w:r>
      <w:r w:rsidRPr="004D1F78">
        <w:rPr>
          <w:rFonts w:ascii="Times New Roman" w:hAnsi="Times New Roman" w:cs="Times New Roman"/>
          <w:i/>
          <w:iCs/>
          <w:noProof/>
          <w:kern w:val="0"/>
          <w:sz w:val="24"/>
          <w:szCs w:val="24"/>
        </w:rPr>
        <w:t>IKRA-ITH INFORMATIKA : Jurnal Komputer Dan Informatika</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3</w:t>
      </w:r>
      <w:r w:rsidRPr="004D1F78">
        <w:rPr>
          <w:rFonts w:ascii="Times New Roman" w:hAnsi="Times New Roman" w:cs="Times New Roman"/>
          <w:noProof/>
          <w:kern w:val="0"/>
          <w:sz w:val="24"/>
          <w:szCs w:val="24"/>
        </w:rPr>
        <w:t>(2), 104–110. https://journals.upi-yai.ac.id/index.php/ikraith-informatika/article/view/324</w:t>
      </w:r>
    </w:p>
    <w:p w14:paraId="4083E58E"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Fajrin, R. (2017). Rachmat Fajrin. </w:t>
      </w:r>
      <w:r w:rsidRPr="004D1F78">
        <w:rPr>
          <w:rFonts w:ascii="Times New Roman" w:hAnsi="Times New Roman" w:cs="Times New Roman"/>
          <w:i/>
          <w:iCs/>
          <w:noProof/>
          <w:kern w:val="0"/>
          <w:sz w:val="24"/>
          <w:szCs w:val="24"/>
        </w:rPr>
        <w:t>Jurnal Komputer Terapan</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3</w:t>
      </w:r>
      <w:r w:rsidRPr="004D1F78">
        <w:rPr>
          <w:rFonts w:ascii="Times New Roman" w:hAnsi="Times New Roman" w:cs="Times New Roman"/>
          <w:noProof/>
          <w:kern w:val="0"/>
          <w:sz w:val="24"/>
          <w:szCs w:val="24"/>
        </w:rPr>
        <w:t>(1), 33–40. http://jurnal.pcr.ac.id</w:t>
      </w:r>
    </w:p>
    <w:p w14:paraId="1F0A52F4"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Fariyanto, F., Suaidah, S., &amp; Ulum, F. (2021). Perancangan Aplikasi Pemilihan Kepala Desa Dengan Metode UX Design Thinking. </w:t>
      </w:r>
      <w:r w:rsidRPr="004D1F78">
        <w:rPr>
          <w:rFonts w:ascii="Times New Roman" w:hAnsi="Times New Roman" w:cs="Times New Roman"/>
          <w:i/>
          <w:iCs/>
          <w:noProof/>
          <w:kern w:val="0"/>
          <w:sz w:val="24"/>
          <w:szCs w:val="24"/>
        </w:rPr>
        <w:t>Jurnal Teknologi Dan Sistem Informasi</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2</w:t>
      </w:r>
      <w:r w:rsidRPr="004D1F78">
        <w:rPr>
          <w:rFonts w:ascii="Times New Roman" w:hAnsi="Times New Roman" w:cs="Times New Roman"/>
          <w:noProof/>
          <w:kern w:val="0"/>
          <w:sz w:val="24"/>
          <w:szCs w:val="24"/>
        </w:rPr>
        <w:t>(2), 52–60. http://jim.teknokrat.ac.id/index.php/sisteminformasi/article/view/853/351</w:t>
      </w:r>
    </w:p>
    <w:p w14:paraId="6A1D105D"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Findawati, Y. (2018). Buku Ajar Rekayasa Perangkat Lunak. In </w:t>
      </w:r>
      <w:r w:rsidRPr="004D1F78">
        <w:rPr>
          <w:rFonts w:ascii="Times New Roman" w:hAnsi="Times New Roman" w:cs="Times New Roman"/>
          <w:i/>
          <w:iCs/>
          <w:noProof/>
          <w:kern w:val="0"/>
          <w:sz w:val="24"/>
          <w:szCs w:val="24"/>
        </w:rPr>
        <w:t>Buku Ajar Rekayasa Perangkat Lunak</w:t>
      </w:r>
      <w:r w:rsidRPr="004D1F78">
        <w:rPr>
          <w:rFonts w:ascii="Times New Roman" w:hAnsi="Times New Roman" w:cs="Times New Roman"/>
          <w:noProof/>
          <w:kern w:val="0"/>
          <w:sz w:val="24"/>
          <w:szCs w:val="24"/>
        </w:rPr>
        <w:t>. https://doi.org/10.21070/2018/978-602-5914-09-6</w:t>
      </w:r>
    </w:p>
    <w:p w14:paraId="7809A2B0"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Firdhayanti, A., Saleh, S., Nurlistiani, R., Zainal, J., Pagar, A., Bandar, A., &amp; Indonesia, L. (2023). </w:t>
      </w:r>
      <w:r w:rsidRPr="004D1F78">
        <w:rPr>
          <w:rFonts w:ascii="Times New Roman" w:hAnsi="Times New Roman" w:cs="Times New Roman"/>
          <w:i/>
          <w:iCs/>
          <w:noProof/>
          <w:kern w:val="0"/>
          <w:sz w:val="24"/>
          <w:szCs w:val="24"/>
        </w:rPr>
        <w:t>Perancangan Sistem Informasi Daftar Kajian Islam Di Bandarlampung Berbasis Web</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17</w:t>
      </w:r>
      <w:r w:rsidRPr="004D1F78">
        <w:rPr>
          <w:rFonts w:ascii="Times New Roman" w:hAnsi="Times New Roman" w:cs="Times New Roman"/>
          <w:noProof/>
          <w:kern w:val="0"/>
          <w:sz w:val="24"/>
          <w:szCs w:val="24"/>
        </w:rPr>
        <w:t>(x), 89–100.</w:t>
      </w:r>
    </w:p>
    <w:p w14:paraId="24B33127"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Isa, I. G. T., &amp; Hartawan, G. P. (2017). Perancangan Aplikasi Koperasi Simpan Pinjam Berbasis Web (Studi. </w:t>
      </w:r>
      <w:r w:rsidRPr="004D1F78">
        <w:rPr>
          <w:rFonts w:ascii="Times New Roman" w:hAnsi="Times New Roman" w:cs="Times New Roman"/>
          <w:i/>
          <w:iCs/>
          <w:noProof/>
          <w:kern w:val="0"/>
          <w:sz w:val="24"/>
          <w:szCs w:val="24"/>
        </w:rPr>
        <w:t>Jurnal Ilmiah Ilmu Ekonomi</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5</w:t>
      </w:r>
      <w:r w:rsidRPr="004D1F78">
        <w:rPr>
          <w:rFonts w:ascii="Times New Roman" w:hAnsi="Times New Roman" w:cs="Times New Roman"/>
          <w:noProof/>
          <w:kern w:val="0"/>
          <w:sz w:val="24"/>
          <w:szCs w:val="24"/>
        </w:rPr>
        <w:t>(10), 139–151.</w:t>
      </w:r>
    </w:p>
    <w:p w14:paraId="09715859"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Karman, J., &amp; Rahmanto, D. (2020). Sistem Informasi Jadwal Kegiatan Majelis Ilmu Pada Kajian Linggau Mengaji Berbasis Web Mobile. </w:t>
      </w:r>
      <w:r w:rsidRPr="004D1F78">
        <w:rPr>
          <w:rFonts w:ascii="Times New Roman" w:hAnsi="Times New Roman" w:cs="Times New Roman"/>
          <w:i/>
          <w:iCs/>
          <w:noProof/>
          <w:kern w:val="0"/>
          <w:sz w:val="24"/>
          <w:szCs w:val="24"/>
        </w:rPr>
        <w:t>JUSIM (Jurnal Sistem Informasi Musirawas)</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5</w:t>
      </w:r>
      <w:r w:rsidRPr="004D1F78">
        <w:rPr>
          <w:rFonts w:ascii="Times New Roman" w:hAnsi="Times New Roman" w:cs="Times New Roman"/>
          <w:noProof/>
          <w:kern w:val="0"/>
          <w:sz w:val="24"/>
          <w:szCs w:val="24"/>
        </w:rPr>
        <w:t>(01), 55–68. https://doi.org/10.32767/jusim.v5i01.837</w:t>
      </w:r>
    </w:p>
    <w:p w14:paraId="5C570421"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Komalasari, R. (2020). Manfaat Teknologi Informasi Dan Komunikasi Di Masa Pandemi Covid 19. </w:t>
      </w:r>
      <w:r w:rsidRPr="004D1F78">
        <w:rPr>
          <w:rFonts w:ascii="Times New Roman" w:hAnsi="Times New Roman" w:cs="Times New Roman"/>
          <w:i/>
          <w:iCs/>
          <w:noProof/>
          <w:kern w:val="0"/>
          <w:sz w:val="24"/>
          <w:szCs w:val="24"/>
        </w:rPr>
        <w:t>Tematik</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7</w:t>
      </w:r>
      <w:r w:rsidRPr="004D1F78">
        <w:rPr>
          <w:rFonts w:ascii="Times New Roman" w:hAnsi="Times New Roman" w:cs="Times New Roman"/>
          <w:noProof/>
          <w:kern w:val="0"/>
          <w:sz w:val="24"/>
          <w:szCs w:val="24"/>
        </w:rPr>
        <w:t xml:space="preserve">(1), 38–50. </w:t>
      </w:r>
      <w:r w:rsidRPr="004D1F78">
        <w:rPr>
          <w:rFonts w:ascii="Times New Roman" w:hAnsi="Times New Roman" w:cs="Times New Roman"/>
          <w:noProof/>
          <w:kern w:val="0"/>
          <w:sz w:val="24"/>
          <w:szCs w:val="24"/>
        </w:rPr>
        <w:lastRenderedPageBreak/>
        <w:t>https://doi.org/10.38204/tematik.v7i1.369</w:t>
      </w:r>
    </w:p>
    <w:p w14:paraId="11464FDD"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Maharani, D., Helmiah, F., &amp; Rahmadani, N. (2021). Penyuluhan Manfaat Menggunakan Internet dan Website Pada Masa Pandemi Covid-19. </w:t>
      </w:r>
      <w:r w:rsidRPr="004D1F78">
        <w:rPr>
          <w:rFonts w:ascii="Times New Roman" w:hAnsi="Times New Roman" w:cs="Times New Roman"/>
          <w:i/>
          <w:iCs/>
          <w:noProof/>
          <w:kern w:val="0"/>
          <w:sz w:val="24"/>
          <w:szCs w:val="24"/>
        </w:rPr>
        <w:t>Abdiformatika: Jurnal Pengabdian Masyarakat Informatika</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1</w:t>
      </w:r>
      <w:r w:rsidRPr="004D1F78">
        <w:rPr>
          <w:rFonts w:ascii="Times New Roman" w:hAnsi="Times New Roman" w:cs="Times New Roman"/>
          <w:noProof/>
          <w:kern w:val="0"/>
          <w:sz w:val="24"/>
          <w:szCs w:val="24"/>
        </w:rPr>
        <w:t>(1), 1–7. https://doi.org/10.25008/abdiformatika.v1i1.130</w:t>
      </w:r>
    </w:p>
    <w:p w14:paraId="51729E03"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Nursaid, F. F., Hendra Brata, A., &amp; Kharisma, A. P. (2020). Pengembangan Sistem Informasi Pengelolaan Persediaan Barang Dengan ReactJS Dan React Native Menggunakan Prototype (Studi Kasus : Toko Uda Fajri). </w:t>
      </w:r>
      <w:r w:rsidRPr="004D1F78">
        <w:rPr>
          <w:rFonts w:ascii="Times New Roman" w:hAnsi="Times New Roman" w:cs="Times New Roman"/>
          <w:i/>
          <w:iCs/>
          <w:noProof/>
          <w:kern w:val="0"/>
          <w:sz w:val="24"/>
          <w:szCs w:val="24"/>
        </w:rPr>
        <w:t>J-Ptiik.Ub.Ac.Id</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4</w:t>
      </w:r>
      <w:r w:rsidRPr="004D1F78">
        <w:rPr>
          <w:rFonts w:ascii="Times New Roman" w:hAnsi="Times New Roman" w:cs="Times New Roman"/>
          <w:noProof/>
          <w:kern w:val="0"/>
          <w:sz w:val="24"/>
          <w:szCs w:val="24"/>
        </w:rPr>
        <w:t>(1), 46–55. http://j-ptiik.ub.ac.id</w:t>
      </w:r>
    </w:p>
    <w:p w14:paraId="3524B2EE"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Pamungkas, R. (2018). Optimalisasi Query Dalam Basis Data My Sql Menggunakan Index. </w:t>
      </w:r>
      <w:r w:rsidRPr="004D1F78">
        <w:rPr>
          <w:rFonts w:ascii="Times New Roman" w:hAnsi="Times New Roman" w:cs="Times New Roman"/>
          <w:i/>
          <w:iCs/>
          <w:noProof/>
          <w:kern w:val="0"/>
          <w:sz w:val="24"/>
          <w:szCs w:val="24"/>
        </w:rPr>
        <w:t>RESEARCH : Computer, Information System &amp; Technology Management</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1</w:t>
      </w:r>
      <w:r w:rsidRPr="004D1F78">
        <w:rPr>
          <w:rFonts w:ascii="Times New Roman" w:hAnsi="Times New Roman" w:cs="Times New Roman"/>
          <w:noProof/>
          <w:kern w:val="0"/>
          <w:sz w:val="24"/>
          <w:szCs w:val="24"/>
        </w:rPr>
        <w:t>(1), 27. https://doi.org/10.25273/research.v1i1.2453</w:t>
      </w:r>
    </w:p>
    <w:p w14:paraId="5BF12622"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Pratama, D. R., &amp; Robbani, R. (2023). </w:t>
      </w:r>
      <w:r w:rsidRPr="004D1F78">
        <w:rPr>
          <w:rFonts w:ascii="Times New Roman" w:hAnsi="Times New Roman" w:cs="Times New Roman"/>
          <w:i/>
          <w:iCs/>
          <w:noProof/>
          <w:kern w:val="0"/>
          <w:sz w:val="24"/>
          <w:szCs w:val="24"/>
        </w:rPr>
        <w:t>Pengembagan REST API SIABANG (Sistem Administrasi Pembangunan) Menggunakan Java</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4</w:t>
      </w:r>
      <w:r w:rsidRPr="004D1F78">
        <w:rPr>
          <w:rFonts w:ascii="Times New Roman" w:hAnsi="Times New Roman" w:cs="Times New Roman"/>
          <w:noProof/>
          <w:kern w:val="0"/>
          <w:sz w:val="24"/>
          <w:szCs w:val="24"/>
        </w:rPr>
        <w:t>(1), 133–142.</w:t>
      </w:r>
    </w:p>
    <w:p w14:paraId="4D50BFBE"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Prilsafira, T., Kunang, Y. N., Putra, M. H., Informasi, S., Darma, U. B., Komputer, I., Darma, U. B., &amp; Academy, B. (2023). </w:t>
      </w:r>
      <w:r w:rsidRPr="004D1F78">
        <w:rPr>
          <w:rFonts w:ascii="Times New Roman" w:hAnsi="Times New Roman" w:cs="Times New Roman"/>
          <w:i/>
          <w:iCs/>
          <w:noProof/>
          <w:kern w:val="0"/>
          <w:sz w:val="24"/>
          <w:szCs w:val="24"/>
        </w:rPr>
        <w:t>REST API Backend Aplikasi E-Commerce Secondhand Menggunakan Framework Spring Boot</w:t>
      </w:r>
      <w:r w:rsidRPr="004D1F78">
        <w:rPr>
          <w:rFonts w:ascii="Times New Roman" w:hAnsi="Times New Roman" w:cs="Times New Roman"/>
          <w:noProof/>
          <w:kern w:val="0"/>
          <w:sz w:val="24"/>
          <w:szCs w:val="24"/>
        </w:rPr>
        <w:t>.</w:t>
      </w:r>
    </w:p>
    <w:p w14:paraId="2DD8AA40"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Putri Primawanti, E., &amp; Ali, H. (2022). Pengaruh Teknologi Informasi, Sistem Informasi Berbasis Web Dan Knowledge Management Terhadap Kinerja Karyawan (Literature Review Executive Support Sistem (Ess) for Business). </w:t>
      </w:r>
      <w:r w:rsidRPr="004D1F78">
        <w:rPr>
          <w:rFonts w:ascii="Times New Roman" w:hAnsi="Times New Roman" w:cs="Times New Roman"/>
          <w:i/>
          <w:iCs/>
          <w:noProof/>
          <w:kern w:val="0"/>
          <w:sz w:val="24"/>
          <w:szCs w:val="24"/>
        </w:rPr>
        <w:t>Jurnal Ekonomi Manajemen Sistem Informasi</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3</w:t>
      </w:r>
      <w:r w:rsidRPr="004D1F78">
        <w:rPr>
          <w:rFonts w:ascii="Times New Roman" w:hAnsi="Times New Roman" w:cs="Times New Roman"/>
          <w:noProof/>
          <w:kern w:val="0"/>
          <w:sz w:val="24"/>
          <w:szCs w:val="24"/>
        </w:rPr>
        <w:t>(3), 267–285. https://doi.org/10.31933/jemsi.v3i3.818</w:t>
      </w:r>
    </w:p>
    <w:p w14:paraId="6C082500"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Rianto, D. A., Assegaf, S., &amp; Fernando, E. (2017). Perancangan Aplikasi Sistem Informasi Geografis (Sig) Lokasi Minimarket Di Kota Jambi Berbasis Android. </w:t>
      </w:r>
      <w:r w:rsidRPr="004D1F78">
        <w:rPr>
          <w:rFonts w:ascii="Times New Roman" w:hAnsi="Times New Roman" w:cs="Times New Roman"/>
          <w:i/>
          <w:iCs/>
          <w:noProof/>
          <w:kern w:val="0"/>
          <w:sz w:val="24"/>
          <w:szCs w:val="24"/>
        </w:rPr>
        <w:t>Jurnal Ilmiah Media SISFO</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9</w:t>
      </w:r>
      <w:r w:rsidRPr="004D1F78">
        <w:rPr>
          <w:rFonts w:ascii="Times New Roman" w:hAnsi="Times New Roman" w:cs="Times New Roman"/>
          <w:noProof/>
          <w:kern w:val="0"/>
          <w:sz w:val="24"/>
          <w:szCs w:val="24"/>
        </w:rPr>
        <w:t>(2), 295–304.</w:t>
      </w:r>
    </w:p>
    <w:p w14:paraId="0F806358"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Ridwan, M., Ulum, B., Muhammad, F., Indragiri, I., &amp; Sulthan Thaha Saifuddin Jambi, U. (2021). Pentingnya Penerapan Literature Review pada Penelitian Ilmiah (The Importance Of Application Of Literature Review In Scientific Research). </w:t>
      </w:r>
      <w:r w:rsidRPr="004D1F78">
        <w:rPr>
          <w:rFonts w:ascii="Times New Roman" w:hAnsi="Times New Roman" w:cs="Times New Roman"/>
          <w:i/>
          <w:iCs/>
          <w:noProof/>
          <w:kern w:val="0"/>
          <w:sz w:val="24"/>
          <w:szCs w:val="24"/>
        </w:rPr>
        <w:t>Jurnal Masohi</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2</w:t>
      </w:r>
      <w:r w:rsidRPr="004D1F78">
        <w:rPr>
          <w:rFonts w:ascii="Times New Roman" w:hAnsi="Times New Roman" w:cs="Times New Roman"/>
          <w:noProof/>
          <w:kern w:val="0"/>
          <w:sz w:val="24"/>
          <w:szCs w:val="24"/>
        </w:rPr>
        <w:t>(1), 42–51. http://journal.fdi.or.id/index.php/jmas/article/view/356</w:t>
      </w:r>
    </w:p>
    <w:p w14:paraId="4B6FE1A3"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Rochman, A., Sidik, A., &amp; Nazahah, N. (2018). Perancangan Sistem Informasi Administrasi Pembayaran SPP Siswa Berbasis Web di SMK Al-Amanah. </w:t>
      </w:r>
      <w:r w:rsidRPr="004D1F78">
        <w:rPr>
          <w:rFonts w:ascii="Times New Roman" w:hAnsi="Times New Roman" w:cs="Times New Roman"/>
          <w:i/>
          <w:iCs/>
          <w:noProof/>
          <w:kern w:val="0"/>
          <w:sz w:val="24"/>
          <w:szCs w:val="24"/>
        </w:rPr>
        <w:t>Jurnal Sisfotek Global</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8</w:t>
      </w:r>
      <w:r w:rsidRPr="004D1F78">
        <w:rPr>
          <w:rFonts w:ascii="Times New Roman" w:hAnsi="Times New Roman" w:cs="Times New Roman"/>
          <w:noProof/>
          <w:kern w:val="0"/>
          <w:sz w:val="24"/>
          <w:szCs w:val="24"/>
        </w:rPr>
        <w:t>(1). https://doi.org/10.38101/sisfotek.v8i1.170</w:t>
      </w:r>
    </w:p>
    <w:p w14:paraId="1E300CAC"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Sallaby, A. F., &amp; Kanedi, I. (2020). Perancangan Sistem Informasi Jadwal Dokter Menggunakan Framework Codeigniter. </w:t>
      </w:r>
      <w:r w:rsidRPr="004D1F78">
        <w:rPr>
          <w:rFonts w:ascii="Times New Roman" w:hAnsi="Times New Roman" w:cs="Times New Roman"/>
          <w:i/>
          <w:iCs/>
          <w:noProof/>
          <w:kern w:val="0"/>
          <w:sz w:val="24"/>
          <w:szCs w:val="24"/>
        </w:rPr>
        <w:t>Jurnal Media Infotama</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16</w:t>
      </w:r>
      <w:r w:rsidRPr="004D1F78">
        <w:rPr>
          <w:rFonts w:ascii="Times New Roman" w:hAnsi="Times New Roman" w:cs="Times New Roman"/>
          <w:noProof/>
          <w:kern w:val="0"/>
          <w:sz w:val="24"/>
          <w:szCs w:val="24"/>
        </w:rPr>
        <w:t>(1), 48–53. https://doi.org/10.37676/jmi.v16i1.1121</w:t>
      </w:r>
    </w:p>
    <w:p w14:paraId="3462EFE3"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Sandhika Jaya, T., Sahlinal, D., Manajemen Informatika, J., &amp; Negeri Lampung, P. (2017). Perancangan Kantor Digital Berbasis Framework dengan Metode Waterfall pada Politeknik Negeri Lampung. </w:t>
      </w:r>
      <w:r w:rsidRPr="004D1F78">
        <w:rPr>
          <w:rFonts w:ascii="Times New Roman" w:hAnsi="Times New Roman" w:cs="Times New Roman"/>
          <w:i/>
          <w:iCs/>
          <w:noProof/>
          <w:kern w:val="0"/>
          <w:sz w:val="24"/>
          <w:szCs w:val="24"/>
        </w:rPr>
        <w:t xml:space="preserve">Jurnal Informatika: Jurnal </w:t>
      </w:r>
      <w:r w:rsidRPr="004D1F78">
        <w:rPr>
          <w:rFonts w:ascii="Times New Roman" w:hAnsi="Times New Roman" w:cs="Times New Roman"/>
          <w:i/>
          <w:iCs/>
          <w:noProof/>
          <w:kern w:val="0"/>
          <w:sz w:val="24"/>
          <w:szCs w:val="24"/>
        </w:rPr>
        <w:lastRenderedPageBreak/>
        <w:t>Pengembangan IT</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2</w:t>
      </w:r>
      <w:r w:rsidRPr="004D1F78">
        <w:rPr>
          <w:rFonts w:ascii="Times New Roman" w:hAnsi="Times New Roman" w:cs="Times New Roman"/>
          <w:noProof/>
          <w:kern w:val="0"/>
          <w:sz w:val="24"/>
          <w:szCs w:val="24"/>
        </w:rPr>
        <w:t>(2), 14–17. http://ejournal.poltektegal.ac.id/index.php/informatika/article/view/518</w:t>
      </w:r>
    </w:p>
    <w:p w14:paraId="5299A34B"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Sujiwa, A., &amp; Rochman, S. (2019). Pengembangan Sistem Kontrol Serta Monitoring Suhu dan Volume Air Berbasis Web Pada Perangkat Desalinasi Air Laut. </w:t>
      </w:r>
      <w:r w:rsidRPr="004D1F78">
        <w:rPr>
          <w:rFonts w:ascii="Times New Roman" w:hAnsi="Times New Roman" w:cs="Times New Roman"/>
          <w:i/>
          <w:iCs/>
          <w:noProof/>
          <w:kern w:val="0"/>
          <w:sz w:val="24"/>
          <w:szCs w:val="24"/>
        </w:rPr>
        <w:t>Seminar Nasional Hasil Riset Dan Pengabdian</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II</w:t>
      </w:r>
      <w:r w:rsidRPr="004D1F78">
        <w:rPr>
          <w:rFonts w:ascii="Times New Roman" w:hAnsi="Times New Roman" w:cs="Times New Roman"/>
          <w:noProof/>
          <w:kern w:val="0"/>
          <w:sz w:val="24"/>
          <w:szCs w:val="24"/>
        </w:rPr>
        <w:t>, 1–9.</w:t>
      </w:r>
    </w:p>
    <w:p w14:paraId="6B1A4730"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Suryawinata, M. (2019). Buku Ajar Mata Kuliah Pengembangan Aplikasi Berbasis Web Diterbitkan oleh UMSIDA PRESS. In </w:t>
      </w:r>
      <w:r w:rsidRPr="004D1F78">
        <w:rPr>
          <w:rFonts w:ascii="Times New Roman" w:hAnsi="Times New Roman" w:cs="Times New Roman"/>
          <w:i/>
          <w:iCs/>
          <w:noProof/>
          <w:kern w:val="0"/>
          <w:sz w:val="24"/>
          <w:szCs w:val="24"/>
        </w:rPr>
        <w:t>Buku Ajar Mata Kuliah Pengembangan Aplikasi Berbasis Web</w:t>
      </w:r>
      <w:r w:rsidRPr="004D1F78">
        <w:rPr>
          <w:rFonts w:ascii="Times New Roman" w:hAnsi="Times New Roman" w:cs="Times New Roman"/>
          <w:noProof/>
          <w:kern w:val="0"/>
          <w:sz w:val="24"/>
          <w:szCs w:val="24"/>
        </w:rPr>
        <w:t>. https://press.umsida.ac.id/index.php/umsidapress/article/view/978-602-5914-81-2/849; http://dx.doi.org/10.21070/2019/978-602-5914-81-2</w:t>
      </w:r>
    </w:p>
    <w:p w14:paraId="6A29FF8F" w14:textId="77777777" w:rsidR="000E0AEE" w:rsidRPr="004D1F78" w:rsidRDefault="000E0AEE" w:rsidP="000E0AEE">
      <w:pPr>
        <w:widowControl w:val="0"/>
        <w:autoSpaceDE w:val="0"/>
        <w:autoSpaceDN w:val="0"/>
        <w:adjustRightInd w:val="0"/>
        <w:spacing w:line="240" w:lineRule="auto"/>
        <w:ind w:left="480" w:hanging="480"/>
        <w:rPr>
          <w:rFonts w:ascii="Times New Roman" w:hAnsi="Times New Roman" w:cs="Times New Roman"/>
          <w:noProof/>
          <w:sz w:val="24"/>
        </w:rPr>
      </w:pPr>
      <w:r w:rsidRPr="004D1F78">
        <w:rPr>
          <w:rFonts w:ascii="Times New Roman" w:hAnsi="Times New Roman" w:cs="Times New Roman"/>
          <w:noProof/>
          <w:kern w:val="0"/>
          <w:sz w:val="24"/>
          <w:szCs w:val="24"/>
        </w:rPr>
        <w:t xml:space="preserve">Umbu Dagha, W. C. (2021). Web Event, Spring Boot, Java Pembangunan Aplikasi Web Event menggunakan Framework Spring Boot di PT XYZ. </w:t>
      </w:r>
      <w:r w:rsidRPr="004D1F78">
        <w:rPr>
          <w:rFonts w:ascii="Times New Roman" w:hAnsi="Times New Roman" w:cs="Times New Roman"/>
          <w:i/>
          <w:iCs/>
          <w:noProof/>
          <w:kern w:val="0"/>
          <w:sz w:val="24"/>
          <w:szCs w:val="24"/>
        </w:rPr>
        <w:t>JATISI (Jurnal Teknik Informatika Dan Sistem Informasi)</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8</w:t>
      </w:r>
      <w:r w:rsidRPr="004D1F78">
        <w:rPr>
          <w:rFonts w:ascii="Times New Roman" w:hAnsi="Times New Roman" w:cs="Times New Roman"/>
          <w:noProof/>
          <w:kern w:val="0"/>
          <w:sz w:val="24"/>
          <w:szCs w:val="24"/>
        </w:rPr>
        <w:t>(3), 1457–1469. https://doi.org/10.35957/jatisi.v8i3.1052</w:t>
      </w:r>
    </w:p>
    <w:p w14:paraId="683E0C5B" w14:textId="77777777" w:rsidR="000E0AEE" w:rsidRDefault="000E0AEE" w:rsidP="000E0AEE">
      <w:pPr>
        <w:widowControl w:val="0"/>
        <w:autoSpaceDE w:val="0"/>
        <w:autoSpaceDN w:val="0"/>
        <w:adjustRightInd w:val="0"/>
        <w:spacing w:line="240" w:lineRule="auto"/>
        <w:ind w:left="480" w:hanging="480"/>
        <w:rPr>
          <w:rFonts w:ascii="Times New Roman" w:hAnsi="Times New Roman" w:cs="Times New Roman"/>
          <w:b/>
          <w:bCs/>
          <w:sz w:val="24"/>
          <w:szCs w:val="24"/>
        </w:rPr>
      </w:pPr>
      <w:r>
        <w:rPr>
          <w:rFonts w:ascii="Times New Roman" w:hAnsi="Times New Roman" w:cs="Times New Roman"/>
          <w:b/>
          <w:bCs/>
          <w:sz w:val="24"/>
          <w:szCs w:val="24"/>
        </w:rPr>
        <w:fldChar w:fldCharType="end"/>
      </w:r>
    </w:p>
    <w:p w14:paraId="2F6CDF1E" w14:textId="77777777" w:rsidR="000E0AEE" w:rsidRDefault="000E0AEE" w:rsidP="000E0AEE">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Costume kutipan======</w:t>
      </w:r>
    </w:p>
    <w:p w14:paraId="7EB8567D" w14:textId="77777777" w:rsidR="000E0AEE" w:rsidRPr="00EE7260"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EE7260">
        <w:rPr>
          <w:rFonts w:ascii="Times New Roman" w:hAnsi="Times New Roman" w:cs="Times New Roman"/>
          <w:noProof/>
          <w:kern w:val="0"/>
          <w:sz w:val="24"/>
          <w:szCs w:val="24"/>
        </w:rPr>
        <w:t>Hernata, Y., &amp; Samsudin, S. (2017). SISTEM INFORMASI LEMBAGA PENGKAJIAN STUDI ISLAM (LPSI) UNIVERSITAS ISLAM INDRAGIRI TEMBILAHAN BERBASIS WEB. Sistemasi: Jurnal Sistem Informasi, 6(2), 1-8</w:t>
      </w:r>
    </w:p>
    <w:p w14:paraId="00DAFC64" w14:textId="77777777" w:rsidR="000E0AEE" w:rsidRPr="006400FC"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400FC">
        <w:rPr>
          <w:rFonts w:ascii="Times New Roman" w:hAnsi="Times New Roman" w:cs="Times New Roman"/>
          <w:noProof/>
          <w:kern w:val="0"/>
          <w:sz w:val="24"/>
          <w:szCs w:val="24"/>
        </w:rPr>
        <w:t>Salamah, U. G., &amp; ST, S. (2021). Tutorial Visual Studio Code. Media Sains Indonesia.</w:t>
      </w:r>
    </w:p>
    <w:p w14:paraId="6C1128EB" w14:textId="77777777" w:rsidR="000E0AEE" w:rsidRPr="00651AE4"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51AE4">
        <w:rPr>
          <w:rFonts w:ascii="Times New Roman" w:hAnsi="Times New Roman" w:cs="Times New Roman"/>
          <w:noProof/>
          <w:kern w:val="0"/>
          <w:sz w:val="24"/>
          <w:szCs w:val="24"/>
        </w:rPr>
        <w:t>Saputra, B. D., &amp; Stefanie, A. (2023). Automation Testing Api, Android, dan Website Menggunakan Serenity Bdd Pada Software Sistem Manajemen Rumah Sakit. Jurnal Ilmiah Wahana Pendidikan, 9(10), 114-126.</w:t>
      </w:r>
    </w:p>
    <w:p w14:paraId="695BC019" w14:textId="77777777" w:rsidR="000E0AEE" w:rsidRPr="00AD71EB"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D71EB">
        <w:rPr>
          <w:rFonts w:ascii="Times New Roman" w:hAnsi="Times New Roman" w:cs="Times New Roman"/>
          <w:noProof/>
          <w:kern w:val="0"/>
          <w:sz w:val="24"/>
          <w:szCs w:val="24"/>
        </w:rPr>
        <w:t>HARYANA, P. P. (2019). Pengembangan Framework Asesmen Dampak Perambatan Vulnerability Pada Node Package Manager (NPM) (Doctoral dissertation, Universitas Gadjah Mada).</w:t>
      </w:r>
    </w:p>
    <w:p w14:paraId="7FE566B4" w14:textId="77777777" w:rsidR="000E0AEE" w:rsidRPr="00123B40"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3B40">
        <w:rPr>
          <w:rFonts w:ascii="Times New Roman" w:hAnsi="Times New Roman" w:cs="Times New Roman"/>
          <w:noProof/>
          <w:kern w:val="0"/>
          <w:sz w:val="24"/>
          <w:szCs w:val="24"/>
        </w:rPr>
        <w:t>Wali, M., &amp; Ahmad, L. (2018). Perancangan Access Open Journal System (AOJS) dengan menggunakan Framework Codeigniter dan ReactJs. Jurnal JTIK (Jurnal Teknologi Informasi dan Komunikasi), 2(1), 48-56.</w:t>
      </w:r>
    </w:p>
    <w:p w14:paraId="1EA20F9D" w14:textId="77777777" w:rsidR="000E0AEE"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3622F1">
        <w:rPr>
          <w:rFonts w:ascii="Times New Roman" w:hAnsi="Times New Roman" w:cs="Times New Roman"/>
          <w:noProof/>
          <w:kern w:val="0"/>
          <w:sz w:val="24"/>
          <w:szCs w:val="24"/>
        </w:rPr>
        <w:t>Gunawan, I., Akbar, T., &amp; Anwar, K. (2019). Prototipe Sistem Monitoring Tegangan Panel Surya (Solar Cell) Pada Lampu Penerang Jalan Berbasis Web Aplikasi. Infotek J Inform dan Teknol, 2(2), 70-8.</w:t>
      </w:r>
    </w:p>
    <w:p w14:paraId="4A3DB634" w14:textId="77777777" w:rsidR="000E0AEE"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27AD8">
        <w:rPr>
          <w:rFonts w:ascii="Times New Roman" w:hAnsi="Times New Roman" w:cs="Times New Roman"/>
          <w:noProof/>
          <w:kern w:val="0"/>
          <w:sz w:val="24"/>
          <w:szCs w:val="24"/>
        </w:rPr>
        <w:t>Enterprise, J. (2015). Mengenal java dan database dengan netbeans. Elex Media Komputindo.</w:t>
      </w:r>
    </w:p>
    <w:p w14:paraId="3C83BD43" w14:textId="77777777" w:rsidR="000E0AEE" w:rsidRPr="006229A2"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27AD8">
        <w:rPr>
          <w:rFonts w:ascii="Times New Roman" w:hAnsi="Times New Roman" w:cs="Times New Roman"/>
          <w:noProof/>
          <w:kern w:val="0"/>
          <w:sz w:val="24"/>
          <w:szCs w:val="24"/>
        </w:rPr>
        <w:t>Enterprise, J. (2017). Java Komplet. Elex Media Komputindo.</w:t>
      </w:r>
    </w:p>
    <w:p w14:paraId="25007B0C" w14:textId="77777777" w:rsidR="000E0AEE" w:rsidRPr="006229A2" w:rsidRDefault="000E0AEE" w:rsidP="000E0AEE">
      <w:pPr>
        <w:pStyle w:val="ListParagraph"/>
        <w:spacing w:line="240" w:lineRule="auto"/>
        <w:ind w:left="0"/>
        <w:rPr>
          <w:rFonts w:ascii="Times New Roman" w:hAnsi="Times New Roman" w:cs="Times New Roman"/>
          <w:sz w:val="24"/>
          <w:szCs w:val="24"/>
        </w:rPr>
      </w:pPr>
      <w:r w:rsidRPr="006229A2">
        <w:rPr>
          <w:rFonts w:ascii="Times New Roman" w:hAnsi="Times New Roman" w:cs="Times New Roman"/>
          <w:sz w:val="24"/>
          <w:szCs w:val="24"/>
        </w:rPr>
        <w:t>Hutahaean, J. (2015). Konsep sistem informasi. Deepublish.</w:t>
      </w:r>
    </w:p>
    <w:p w14:paraId="1E7D4EAF" w14:textId="77777777" w:rsidR="000E0AEE" w:rsidRDefault="000E0AEE" w:rsidP="000E0AEE">
      <w:pPr>
        <w:pStyle w:val="ListParagraph"/>
        <w:spacing w:line="240" w:lineRule="auto"/>
        <w:ind w:left="0"/>
        <w:rPr>
          <w:rFonts w:ascii="Times New Roman" w:hAnsi="Times New Roman" w:cs="Times New Roman"/>
          <w:b/>
          <w:bCs/>
          <w:sz w:val="24"/>
          <w:szCs w:val="24"/>
        </w:rPr>
      </w:pPr>
    </w:p>
    <w:p w14:paraId="48404273" w14:textId="77777777" w:rsidR="000E0AEE" w:rsidRDefault="000E0AEE" w:rsidP="000E0AEE">
      <w:pPr>
        <w:pStyle w:val="ListParagraph"/>
        <w:spacing w:line="240" w:lineRule="auto"/>
        <w:ind w:left="0"/>
        <w:rPr>
          <w:rFonts w:ascii="Times New Roman" w:hAnsi="Times New Roman" w:cs="Times New Roman"/>
          <w:sz w:val="24"/>
          <w:szCs w:val="24"/>
        </w:rPr>
      </w:pPr>
      <w:r w:rsidRPr="00A522C9">
        <w:rPr>
          <w:rFonts w:ascii="Times New Roman" w:hAnsi="Times New Roman" w:cs="Times New Roman"/>
          <w:sz w:val="24"/>
          <w:szCs w:val="24"/>
        </w:rPr>
        <w:t>Anggraeni, E. Y. (2017). Pengantar sistem informasi. Penerbit Andi.</w:t>
      </w:r>
    </w:p>
    <w:p w14:paraId="64421C6D" w14:textId="77777777" w:rsidR="000E0AEE" w:rsidRDefault="000E0AEE" w:rsidP="000E0AEE">
      <w:pPr>
        <w:pStyle w:val="ListParagraph"/>
        <w:spacing w:line="240" w:lineRule="auto"/>
        <w:ind w:left="0"/>
        <w:rPr>
          <w:rFonts w:ascii="Times New Roman" w:hAnsi="Times New Roman" w:cs="Times New Roman"/>
          <w:sz w:val="24"/>
          <w:szCs w:val="24"/>
        </w:rPr>
      </w:pPr>
    </w:p>
    <w:p w14:paraId="57497BF4" w14:textId="77777777" w:rsidR="000E0AEE" w:rsidRDefault="000E0AEE" w:rsidP="000E0AEE">
      <w:pPr>
        <w:pStyle w:val="ListParagraph"/>
        <w:spacing w:line="240" w:lineRule="auto"/>
        <w:ind w:left="0"/>
        <w:rPr>
          <w:rFonts w:ascii="Times New Roman" w:hAnsi="Times New Roman" w:cs="Times New Roman"/>
          <w:sz w:val="24"/>
          <w:szCs w:val="24"/>
        </w:rPr>
      </w:pPr>
      <w:r w:rsidRPr="0043661A">
        <w:rPr>
          <w:rFonts w:ascii="Times New Roman" w:hAnsi="Times New Roman" w:cs="Times New Roman"/>
          <w:sz w:val="24"/>
          <w:szCs w:val="24"/>
        </w:rPr>
        <w:t>Prehanto, D. R., Kom, S., &amp; Kom, M. (2020). Buku Ajar Konsep Sistem Informasi. Scopindo Media Pustaka.</w:t>
      </w:r>
    </w:p>
    <w:p w14:paraId="3925313C" w14:textId="77777777" w:rsidR="000E0AEE" w:rsidRDefault="000E0AEE" w:rsidP="000E0AEE">
      <w:pPr>
        <w:pStyle w:val="ListParagraph"/>
        <w:spacing w:line="240" w:lineRule="auto"/>
        <w:ind w:left="0"/>
        <w:rPr>
          <w:rFonts w:ascii="Times New Roman" w:hAnsi="Times New Roman" w:cs="Times New Roman"/>
          <w:sz w:val="24"/>
          <w:szCs w:val="24"/>
        </w:rPr>
      </w:pPr>
    </w:p>
    <w:p w14:paraId="62DE8C5B" w14:textId="77777777" w:rsidR="000E0AEE" w:rsidRDefault="000E0AEE" w:rsidP="000E0AEE">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 xml:space="preserve">Aws.amazon.com. (2023, 25 Mei) What is API RESTful Diakses pada 1 Juni 2023, dari </w:t>
      </w:r>
      <w:r w:rsidRPr="00401B14">
        <w:rPr>
          <w:rFonts w:ascii="Times New Roman" w:hAnsi="Times New Roman" w:cs="Times New Roman"/>
          <w:sz w:val="24"/>
          <w:szCs w:val="24"/>
        </w:rPr>
        <w:t>https://aws.amazon.com/id/what-is/restful-api/</w:t>
      </w:r>
    </w:p>
    <w:p w14:paraId="0EBB7CCB" w14:textId="77777777" w:rsidR="000E0AEE" w:rsidRDefault="000E0AEE" w:rsidP="000E0AEE">
      <w:pPr>
        <w:pStyle w:val="ListParagraph"/>
        <w:spacing w:line="240" w:lineRule="auto"/>
        <w:ind w:left="0"/>
        <w:rPr>
          <w:rFonts w:ascii="Times New Roman" w:hAnsi="Times New Roman" w:cs="Times New Roman"/>
          <w:sz w:val="24"/>
          <w:szCs w:val="24"/>
        </w:rPr>
      </w:pPr>
    </w:p>
    <w:p w14:paraId="49AF2347" w14:textId="77777777" w:rsidR="000E0AEE" w:rsidRDefault="000E0AEE" w:rsidP="000E0AEE">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 xml:space="preserve">Restfulapi.net. (2022, 7 April) What is REST. Diakses pada 1 Juni 2023, dari </w:t>
      </w:r>
      <w:r w:rsidRPr="00030FC6">
        <w:rPr>
          <w:rFonts w:ascii="Times New Roman" w:hAnsi="Times New Roman" w:cs="Times New Roman"/>
          <w:sz w:val="24"/>
          <w:szCs w:val="24"/>
        </w:rPr>
        <w:t>https://restfulapi.net</w:t>
      </w:r>
    </w:p>
    <w:p w14:paraId="5EE94916" w14:textId="77777777" w:rsidR="000E0AEE" w:rsidRDefault="000E0AEE" w:rsidP="000E0AEE">
      <w:pPr>
        <w:pStyle w:val="ListParagraph"/>
        <w:spacing w:line="240" w:lineRule="auto"/>
        <w:ind w:left="0"/>
        <w:rPr>
          <w:rFonts w:ascii="Times New Roman" w:hAnsi="Times New Roman" w:cs="Times New Roman"/>
          <w:sz w:val="24"/>
          <w:szCs w:val="24"/>
        </w:rPr>
      </w:pPr>
    </w:p>
    <w:p w14:paraId="36A5B938" w14:textId="77777777" w:rsidR="000E0AEE" w:rsidRDefault="000E0AEE" w:rsidP="000E0AEE">
      <w:pPr>
        <w:pStyle w:val="ListParagraph"/>
        <w:spacing w:line="240" w:lineRule="auto"/>
        <w:ind w:left="0"/>
        <w:rPr>
          <w:rFonts w:ascii="Times New Roman" w:hAnsi="Times New Roman" w:cs="Times New Roman"/>
          <w:sz w:val="24"/>
          <w:szCs w:val="24"/>
        </w:rPr>
      </w:pPr>
      <w:r w:rsidRPr="00E559FF">
        <w:rPr>
          <w:rFonts w:ascii="Times New Roman" w:hAnsi="Times New Roman" w:cs="Times New Roman"/>
          <w:sz w:val="24"/>
          <w:szCs w:val="24"/>
        </w:rPr>
        <w:t>Jayanti, N. K. D. A., &amp; Sumiari, N. K. (2018). Teori basis data. Penerbit Andi.</w:t>
      </w:r>
      <w:r>
        <w:rPr>
          <w:rFonts w:ascii="Times New Roman" w:hAnsi="Times New Roman" w:cs="Times New Roman"/>
          <w:sz w:val="24"/>
          <w:szCs w:val="24"/>
        </w:rPr>
        <w:t xml:space="preserve"> </w:t>
      </w:r>
    </w:p>
    <w:p w14:paraId="0EBF6639" w14:textId="77777777" w:rsidR="000E0AEE" w:rsidRDefault="000E0AEE" w:rsidP="000E0AEE">
      <w:pPr>
        <w:pStyle w:val="ListParagraph"/>
        <w:spacing w:line="240" w:lineRule="auto"/>
        <w:ind w:left="0"/>
        <w:rPr>
          <w:rFonts w:ascii="Times New Roman" w:hAnsi="Times New Roman" w:cs="Times New Roman"/>
          <w:sz w:val="24"/>
          <w:szCs w:val="24"/>
        </w:rPr>
      </w:pPr>
    </w:p>
    <w:p w14:paraId="5FC15A1E" w14:textId="77777777" w:rsidR="000E0AEE" w:rsidRPr="00E559FF" w:rsidRDefault="000E0AEE" w:rsidP="000E0AEE">
      <w:pPr>
        <w:pStyle w:val="ListParagraph"/>
        <w:spacing w:line="240" w:lineRule="auto"/>
        <w:ind w:left="0"/>
        <w:rPr>
          <w:rFonts w:ascii="Times New Roman" w:hAnsi="Times New Roman" w:cs="Times New Roman"/>
          <w:sz w:val="24"/>
          <w:szCs w:val="24"/>
        </w:rPr>
      </w:pPr>
      <w:r w:rsidRPr="00E559FF">
        <w:rPr>
          <w:rFonts w:ascii="Times New Roman" w:hAnsi="Times New Roman" w:cs="Times New Roman"/>
          <w:sz w:val="24"/>
          <w:szCs w:val="24"/>
        </w:rPr>
        <w:t>Yanto, R. (2016). Manajemen Basis Data Menggunakan MySQL. Deepublish.</w:t>
      </w:r>
    </w:p>
    <w:p w14:paraId="17AB20B2" w14:textId="77777777" w:rsidR="000E0AEE" w:rsidRDefault="000E0AEE" w:rsidP="000E0AEE">
      <w:pPr>
        <w:pStyle w:val="ListParagraph"/>
        <w:spacing w:line="240" w:lineRule="auto"/>
        <w:ind w:left="0"/>
        <w:rPr>
          <w:rFonts w:ascii="Arial" w:hAnsi="Arial" w:cs="Arial"/>
          <w:b/>
          <w:bCs/>
          <w:color w:val="222222"/>
          <w:sz w:val="20"/>
          <w:szCs w:val="20"/>
          <w:shd w:val="clear" w:color="auto" w:fill="FFFFFF"/>
        </w:rPr>
      </w:pPr>
    </w:p>
    <w:p w14:paraId="1B120071" w14:textId="77777777" w:rsidR="000E0AEE" w:rsidRDefault="000E0AEE" w:rsidP="000E0AEE">
      <w:pPr>
        <w:pStyle w:val="ListParagraph"/>
        <w:spacing w:line="240" w:lineRule="auto"/>
        <w:ind w:left="0"/>
        <w:rPr>
          <w:rFonts w:ascii="Times New Roman" w:hAnsi="Times New Roman" w:cs="Times New Roman"/>
          <w:sz w:val="24"/>
          <w:szCs w:val="24"/>
        </w:rPr>
      </w:pPr>
      <w:r w:rsidRPr="00E559FF">
        <w:rPr>
          <w:rFonts w:ascii="Times New Roman" w:hAnsi="Times New Roman" w:cs="Times New Roman"/>
          <w:sz w:val="24"/>
          <w:szCs w:val="24"/>
        </w:rPr>
        <w:t>Lubis, A. (2016). Basis data dasar. Deepublish.</w:t>
      </w:r>
    </w:p>
    <w:p w14:paraId="1CA7B63C" w14:textId="77777777" w:rsidR="000E0AEE" w:rsidRDefault="000E0AEE" w:rsidP="000E0AEE">
      <w:pPr>
        <w:pStyle w:val="ListParagraph"/>
        <w:spacing w:line="240" w:lineRule="auto"/>
        <w:ind w:left="0"/>
        <w:rPr>
          <w:rFonts w:ascii="Times New Roman" w:hAnsi="Times New Roman" w:cs="Times New Roman"/>
          <w:sz w:val="24"/>
          <w:szCs w:val="24"/>
        </w:rPr>
      </w:pPr>
    </w:p>
    <w:p w14:paraId="6906E4B3" w14:textId="77777777" w:rsidR="000E0AEE" w:rsidRPr="005871EA" w:rsidRDefault="000E0AEE" w:rsidP="000E0AE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871EA">
        <w:rPr>
          <w:rFonts w:ascii="Times New Roman" w:hAnsi="Times New Roman" w:cs="Times New Roman"/>
          <w:noProof/>
          <w:kern w:val="0"/>
          <w:sz w:val="24"/>
          <w:szCs w:val="24"/>
        </w:rPr>
        <w:t>Sianipar, R. H. (2015). Pemrograman Javascript: Teori Dan Implementasi (Vol. 1). Penerbit Informatika.</w:t>
      </w:r>
    </w:p>
    <w:p w14:paraId="48809D1D" w14:textId="77777777" w:rsidR="000E0AEE" w:rsidRDefault="000E0AEE" w:rsidP="000E0AEE">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Costume kutipan======</w:t>
      </w:r>
    </w:p>
    <w:p w14:paraId="09184591" w14:textId="77777777" w:rsidR="000E0AEE" w:rsidRDefault="000E0AEE" w:rsidP="000E0AEE">
      <w:pPr>
        <w:pStyle w:val="ListParagraph"/>
        <w:spacing w:line="240" w:lineRule="auto"/>
        <w:ind w:left="0"/>
        <w:rPr>
          <w:rFonts w:ascii="Times New Roman" w:hAnsi="Times New Roman" w:cs="Times New Roman"/>
          <w:sz w:val="24"/>
          <w:szCs w:val="24"/>
        </w:rPr>
      </w:pPr>
    </w:p>
    <w:p w14:paraId="033191F6" w14:textId="77777777" w:rsidR="000E0AEE" w:rsidRDefault="000E0AEE" w:rsidP="000E0AEE">
      <w:pPr>
        <w:pStyle w:val="ListParagraph"/>
        <w:spacing w:line="240" w:lineRule="auto"/>
        <w:ind w:left="0"/>
        <w:rPr>
          <w:rFonts w:ascii="Times New Roman" w:hAnsi="Times New Roman" w:cs="Times New Roman"/>
          <w:sz w:val="24"/>
          <w:szCs w:val="24"/>
        </w:rPr>
      </w:pPr>
    </w:p>
    <w:p w14:paraId="1FB94C62" w14:textId="77777777" w:rsidR="000E0AEE" w:rsidRPr="00487CA7" w:rsidRDefault="000E0AEE" w:rsidP="000E0AEE">
      <w:pPr>
        <w:pStyle w:val="ListParagraph"/>
        <w:spacing w:line="240" w:lineRule="auto"/>
        <w:ind w:left="0"/>
        <w:rPr>
          <w:rFonts w:ascii="Times New Roman" w:hAnsi="Times New Roman" w:cs="Times New Roman"/>
          <w:b/>
          <w:bCs/>
          <w:sz w:val="24"/>
          <w:szCs w:val="24"/>
        </w:rPr>
      </w:pPr>
      <w:r w:rsidRPr="00487CA7">
        <w:rPr>
          <w:rFonts w:ascii="Times New Roman" w:hAnsi="Times New Roman" w:cs="Times New Roman"/>
          <w:b/>
          <w:bCs/>
          <w:sz w:val="24"/>
          <w:szCs w:val="24"/>
        </w:rPr>
        <w:t>Cara penulisan</w:t>
      </w:r>
      <w:r>
        <w:rPr>
          <w:rFonts w:ascii="Times New Roman" w:hAnsi="Times New Roman" w:cs="Times New Roman"/>
          <w:b/>
          <w:bCs/>
          <w:sz w:val="24"/>
          <w:szCs w:val="24"/>
        </w:rPr>
        <w:t xml:space="preserve"> dari website</w:t>
      </w:r>
    </w:p>
    <w:p w14:paraId="22B4000E" w14:textId="77777777" w:rsidR="000E0AEE" w:rsidRDefault="000E0AEE" w:rsidP="000E0AEE">
      <w:pPr>
        <w:pStyle w:val="ListParagraph"/>
        <w:spacing w:line="240" w:lineRule="auto"/>
        <w:ind w:left="0"/>
        <w:rPr>
          <w:rFonts w:ascii="Times New Roman" w:hAnsi="Times New Roman" w:cs="Times New Roman"/>
          <w:sz w:val="24"/>
          <w:szCs w:val="24"/>
        </w:rPr>
      </w:pPr>
      <w:r w:rsidRPr="0028077C">
        <w:rPr>
          <w:rFonts w:ascii="Times New Roman" w:hAnsi="Times New Roman" w:cs="Times New Roman" w:hint="cs"/>
          <w:sz w:val="24"/>
          <w:szCs w:val="24"/>
        </w:rPr>
        <w:t>Nama web/situs, artikel dibuat, judul artikel, waktu diakses, alamat website (URL) secara lengkap.</w:t>
      </w:r>
    </w:p>
    <w:p w14:paraId="6E72E942" w14:textId="77777777" w:rsidR="000E0AEE" w:rsidRDefault="000E0AEE" w:rsidP="000E0AEE">
      <w:pPr>
        <w:pStyle w:val="ListParagraph"/>
        <w:spacing w:line="240" w:lineRule="auto"/>
        <w:ind w:left="0"/>
        <w:rPr>
          <w:rFonts w:ascii="Times New Roman" w:hAnsi="Times New Roman" w:cs="Times New Roman"/>
          <w:sz w:val="24"/>
          <w:szCs w:val="24"/>
        </w:rPr>
      </w:pPr>
    </w:p>
    <w:p w14:paraId="496B7074" w14:textId="77777777" w:rsidR="000E0AEE" w:rsidRDefault="000E0AEE" w:rsidP="000E0AEE">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APA format</w:t>
      </w:r>
    </w:p>
    <w:p w14:paraId="39C5E623" w14:textId="77777777" w:rsidR="000E0AEE" w:rsidRDefault="000E0AEE" w:rsidP="000E0AEE">
      <w:pPr>
        <w:pStyle w:val="ListParagraph"/>
        <w:spacing w:line="240" w:lineRule="auto"/>
        <w:ind w:left="0"/>
        <w:rPr>
          <w:rFonts w:ascii="Times New Roman" w:hAnsi="Times New Roman" w:cs="Times New Roman"/>
          <w:sz w:val="24"/>
          <w:szCs w:val="24"/>
        </w:rPr>
      </w:pPr>
      <w:r w:rsidRPr="0028077C">
        <w:rPr>
          <w:rFonts w:ascii="Times New Roman" w:hAnsi="Times New Roman" w:cs="Times New Roman" w:hint="cs"/>
          <w:sz w:val="24"/>
          <w:szCs w:val="24"/>
        </w:rPr>
        <w:t>Penerbitdeepublish.com. (2019, 24 September). Cara Melejitkan Kemampuan Teknik Menulis. Diakses pada 25 September 2019, dari</w:t>
      </w:r>
      <w:r>
        <w:rPr>
          <w:rFonts w:ascii="Times New Roman" w:hAnsi="Times New Roman" w:cs="Times New Roman"/>
          <w:sz w:val="24"/>
          <w:szCs w:val="24"/>
        </w:rPr>
        <w:t xml:space="preserve"> </w:t>
      </w:r>
      <w:r w:rsidRPr="0028077C">
        <w:rPr>
          <w:rFonts w:ascii="Times New Roman" w:hAnsi="Times New Roman" w:cs="Times New Roman" w:hint="cs"/>
          <w:sz w:val="24"/>
          <w:szCs w:val="24"/>
        </w:rPr>
        <w:t>https://penerbitdeepublish.com/teknik-menulis-a-2/</w:t>
      </w:r>
    </w:p>
    <w:p w14:paraId="781A97F1" w14:textId="77777777" w:rsidR="000E0AEE" w:rsidRPr="00487CA7" w:rsidRDefault="000E0AEE" w:rsidP="000E0AEE">
      <w:pPr>
        <w:pStyle w:val="ListParagraph"/>
        <w:spacing w:line="240" w:lineRule="auto"/>
        <w:ind w:left="0"/>
        <w:rPr>
          <w:rFonts w:ascii="Times New Roman" w:hAnsi="Times New Roman" w:cs="Times New Roman"/>
          <w:b/>
          <w:bCs/>
          <w:sz w:val="24"/>
          <w:szCs w:val="24"/>
        </w:rPr>
      </w:pPr>
      <w:r w:rsidRPr="00487CA7">
        <w:rPr>
          <w:rFonts w:ascii="Times New Roman" w:hAnsi="Times New Roman" w:cs="Times New Roman"/>
          <w:b/>
          <w:bCs/>
          <w:sz w:val="24"/>
          <w:szCs w:val="24"/>
        </w:rPr>
        <w:t>======================</w:t>
      </w:r>
    </w:p>
    <w:p w14:paraId="07E49850" w14:textId="77777777" w:rsidR="004514E8" w:rsidRDefault="004514E8"/>
    <w:sectPr w:rsidR="004514E8" w:rsidSect="003312BB">
      <w:pgSz w:w="11907" w:h="16840"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BDCDBD" w14:textId="77777777" w:rsidR="000A491A" w:rsidRDefault="000A491A" w:rsidP="007E0100">
      <w:pPr>
        <w:spacing w:after="0" w:line="240" w:lineRule="auto"/>
      </w:pPr>
      <w:r>
        <w:separator/>
      </w:r>
    </w:p>
  </w:endnote>
  <w:endnote w:type="continuationSeparator" w:id="0">
    <w:p w14:paraId="4432E5BC" w14:textId="77777777" w:rsidR="000A491A" w:rsidRDefault="000A491A" w:rsidP="007E01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8EA60A" w14:textId="77777777" w:rsidR="000A491A" w:rsidRDefault="000A491A" w:rsidP="007E0100">
      <w:pPr>
        <w:spacing w:after="0" w:line="240" w:lineRule="auto"/>
      </w:pPr>
      <w:r>
        <w:separator/>
      </w:r>
    </w:p>
  </w:footnote>
  <w:footnote w:type="continuationSeparator" w:id="0">
    <w:p w14:paraId="57EF2E9C" w14:textId="77777777" w:rsidR="000A491A" w:rsidRDefault="000A491A" w:rsidP="007E01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A58F6"/>
    <w:multiLevelType w:val="hybridMultilevel"/>
    <w:tmpl w:val="47725C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33F12"/>
    <w:multiLevelType w:val="hybridMultilevel"/>
    <w:tmpl w:val="44F02A9E"/>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15:restartNumberingAfterBreak="0">
    <w:nsid w:val="083B6797"/>
    <w:multiLevelType w:val="hybridMultilevel"/>
    <w:tmpl w:val="5ADAC20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94F4FB6"/>
    <w:multiLevelType w:val="hybridMultilevel"/>
    <w:tmpl w:val="91E6B1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6922E6"/>
    <w:multiLevelType w:val="hybridMultilevel"/>
    <w:tmpl w:val="31863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426E1C"/>
    <w:multiLevelType w:val="hybridMultilevel"/>
    <w:tmpl w:val="CF42A1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6A271DA"/>
    <w:multiLevelType w:val="hybridMultilevel"/>
    <w:tmpl w:val="5EF67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AE6847"/>
    <w:multiLevelType w:val="hybridMultilevel"/>
    <w:tmpl w:val="35AC867E"/>
    <w:lvl w:ilvl="0" w:tplc="FFFFFFFF">
      <w:start w:val="1"/>
      <w:numFmt w:val="lowerLetter"/>
      <w:lvlText w:val="%1."/>
      <w:lvlJc w:val="left"/>
      <w:pPr>
        <w:ind w:left="928" w:hanging="360"/>
      </w:pPr>
    </w:lvl>
    <w:lvl w:ilvl="1" w:tplc="FFFFFFFF" w:tentative="1">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8" w15:restartNumberingAfterBreak="0">
    <w:nsid w:val="21A8635C"/>
    <w:multiLevelType w:val="hybridMultilevel"/>
    <w:tmpl w:val="6526E84C"/>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7DA0866"/>
    <w:multiLevelType w:val="hybridMultilevel"/>
    <w:tmpl w:val="7D5A7E6E"/>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0" w15:restartNumberingAfterBreak="0">
    <w:nsid w:val="2A3E3A4F"/>
    <w:multiLevelType w:val="multilevel"/>
    <w:tmpl w:val="7CAE95AE"/>
    <w:lvl w:ilvl="0">
      <w:start w:val="1"/>
      <w:numFmt w:val="decimal"/>
      <w:lvlText w:val="%1."/>
      <w:lvlJc w:val="left"/>
      <w:pPr>
        <w:ind w:left="1070" w:hanging="360"/>
      </w:pPr>
      <w:rPr>
        <w:rFonts w:hint="default"/>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11" w15:restartNumberingAfterBreak="0">
    <w:nsid w:val="2B4C4D19"/>
    <w:multiLevelType w:val="hybridMultilevel"/>
    <w:tmpl w:val="129E98B6"/>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353F75C3"/>
    <w:multiLevelType w:val="hybridMultilevel"/>
    <w:tmpl w:val="0D56F93E"/>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3" w15:restartNumberingAfterBreak="0">
    <w:nsid w:val="384620D5"/>
    <w:multiLevelType w:val="hybridMultilevel"/>
    <w:tmpl w:val="622E050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3BDE66F0"/>
    <w:multiLevelType w:val="hybridMultilevel"/>
    <w:tmpl w:val="61A46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9D0721"/>
    <w:multiLevelType w:val="hybridMultilevel"/>
    <w:tmpl w:val="AB2C3036"/>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47FF4B26"/>
    <w:multiLevelType w:val="hybridMultilevel"/>
    <w:tmpl w:val="68F4F23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E8752B1"/>
    <w:multiLevelType w:val="hybridMultilevel"/>
    <w:tmpl w:val="13088566"/>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50B029EE"/>
    <w:multiLevelType w:val="hybridMultilevel"/>
    <w:tmpl w:val="E22A2B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623520D"/>
    <w:multiLevelType w:val="hybridMultilevel"/>
    <w:tmpl w:val="DF9E50F6"/>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8E93377"/>
    <w:multiLevelType w:val="hybridMultilevel"/>
    <w:tmpl w:val="DA520460"/>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2" w15:restartNumberingAfterBreak="0">
    <w:nsid w:val="59F30B43"/>
    <w:multiLevelType w:val="hybridMultilevel"/>
    <w:tmpl w:val="8D90630A"/>
    <w:lvl w:ilvl="0" w:tplc="04090019">
      <w:start w:val="1"/>
      <w:numFmt w:val="lowerLetter"/>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3" w15:restartNumberingAfterBreak="0">
    <w:nsid w:val="5AD2666A"/>
    <w:multiLevelType w:val="hybridMultilevel"/>
    <w:tmpl w:val="8988BF2E"/>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4" w15:restartNumberingAfterBreak="0">
    <w:nsid w:val="5D0967A7"/>
    <w:multiLevelType w:val="hybridMultilevel"/>
    <w:tmpl w:val="8C08AF4A"/>
    <w:lvl w:ilvl="0" w:tplc="04090019">
      <w:start w:val="1"/>
      <w:numFmt w:val="lowerLetter"/>
      <w:lvlText w:val="%1."/>
      <w:lvlJc w:val="left"/>
      <w:pPr>
        <w:ind w:left="1212" w:hanging="360"/>
      </w:pPr>
    </w:lvl>
    <w:lvl w:ilvl="1" w:tplc="FFFFFFFF" w:tentative="1">
      <w:start w:val="1"/>
      <w:numFmt w:val="lowerLetter"/>
      <w:lvlText w:val="%2."/>
      <w:lvlJc w:val="left"/>
      <w:pPr>
        <w:ind w:left="1932" w:hanging="360"/>
      </w:pPr>
    </w:lvl>
    <w:lvl w:ilvl="2" w:tplc="FFFFFFFF" w:tentative="1">
      <w:start w:val="1"/>
      <w:numFmt w:val="lowerRoman"/>
      <w:lvlText w:val="%3."/>
      <w:lvlJc w:val="right"/>
      <w:pPr>
        <w:ind w:left="2652" w:hanging="180"/>
      </w:pPr>
    </w:lvl>
    <w:lvl w:ilvl="3" w:tplc="FFFFFFFF" w:tentative="1">
      <w:start w:val="1"/>
      <w:numFmt w:val="decimal"/>
      <w:lvlText w:val="%4."/>
      <w:lvlJc w:val="left"/>
      <w:pPr>
        <w:ind w:left="3372" w:hanging="360"/>
      </w:pPr>
    </w:lvl>
    <w:lvl w:ilvl="4" w:tplc="FFFFFFFF" w:tentative="1">
      <w:start w:val="1"/>
      <w:numFmt w:val="lowerLetter"/>
      <w:lvlText w:val="%5."/>
      <w:lvlJc w:val="left"/>
      <w:pPr>
        <w:ind w:left="4092" w:hanging="360"/>
      </w:pPr>
    </w:lvl>
    <w:lvl w:ilvl="5" w:tplc="FFFFFFFF" w:tentative="1">
      <w:start w:val="1"/>
      <w:numFmt w:val="lowerRoman"/>
      <w:lvlText w:val="%6."/>
      <w:lvlJc w:val="right"/>
      <w:pPr>
        <w:ind w:left="4812" w:hanging="180"/>
      </w:pPr>
    </w:lvl>
    <w:lvl w:ilvl="6" w:tplc="FFFFFFFF" w:tentative="1">
      <w:start w:val="1"/>
      <w:numFmt w:val="decimal"/>
      <w:lvlText w:val="%7."/>
      <w:lvlJc w:val="left"/>
      <w:pPr>
        <w:ind w:left="5532" w:hanging="360"/>
      </w:pPr>
    </w:lvl>
    <w:lvl w:ilvl="7" w:tplc="FFFFFFFF" w:tentative="1">
      <w:start w:val="1"/>
      <w:numFmt w:val="lowerLetter"/>
      <w:lvlText w:val="%8."/>
      <w:lvlJc w:val="left"/>
      <w:pPr>
        <w:ind w:left="6252" w:hanging="360"/>
      </w:pPr>
    </w:lvl>
    <w:lvl w:ilvl="8" w:tplc="FFFFFFFF" w:tentative="1">
      <w:start w:val="1"/>
      <w:numFmt w:val="lowerRoman"/>
      <w:lvlText w:val="%9."/>
      <w:lvlJc w:val="right"/>
      <w:pPr>
        <w:ind w:left="6972" w:hanging="180"/>
      </w:pPr>
    </w:lvl>
  </w:abstractNum>
  <w:abstractNum w:abstractNumId="25" w15:restartNumberingAfterBreak="0">
    <w:nsid w:val="5FA224DA"/>
    <w:multiLevelType w:val="hybridMultilevel"/>
    <w:tmpl w:val="6526E84C"/>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 w15:restartNumberingAfterBreak="0">
    <w:nsid w:val="61F95D67"/>
    <w:multiLevelType w:val="hybridMultilevel"/>
    <w:tmpl w:val="17ACA56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D351C0"/>
    <w:multiLevelType w:val="hybridMultilevel"/>
    <w:tmpl w:val="3A3C7BF2"/>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8" w15:restartNumberingAfterBreak="0">
    <w:nsid w:val="68F25007"/>
    <w:multiLevelType w:val="hybridMultilevel"/>
    <w:tmpl w:val="2CA06324"/>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9" w15:restartNumberingAfterBreak="0">
    <w:nsid w:val="697F0D66"/>
    <w:multiLevelType w:val="hybridMultilevel"/>
    <w:tmpl w:val="74985C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4B598F"/>
    <w:multiLevelType w:val="hybridMultilevel"/>
    <w:tmpl w:val="F8FED1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61707E"/>
    <w:multiLevelType w:val="hybridMultilevel"/>
    <w:tmpl w:val="F14CB9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A20EE8"/>
    <w:multiLevelType w:val="hybridMultilevel"/>
    <w:tmpl w:val="B1743D6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15:restartNumberingAfterBreak="0">
    <w:nsid w:val="724A6344"/>
    <w:multiLevelType w:val="hybridMultilevel"/>
    <w:tmpl w:val="D43A46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C0D6308"/>
    <w:multiLevelType w:val="hybridMultilevel"/>
    <w:tmpl w:val="7B42253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5" w15:restartNumberingAfterBreak="0">
    <w:nsid w:val="7D77100B"/>
    <w:multiLevelType w:val="hybridMultilevel"/>
    <w:tmpl w:val="724A004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E61585"/>
    <w:multiLevelType w:val="hybridMultilevel"/>
    <w:tmpl w:val="7B4225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918595085">
    <w:abstractNumId w:val="8"/>
  </w:num>
  <w:num w:numId="2" w16cid:durableId="1794590985">
    <w:abstractNumId w:val="11"/>
  </w:num>
  <w:num w:numId="3" w16cid:durableId="378476276">
    <w:abstractNumId w:val="18"/>
  </w:num>
  <w:num w:numId="4" w16cid:durableId="1227256512">
    <w:abstractNumId w:val="27"/>
  </w:num>
  <w:num w:numId="5" w16cid:durableId="35786652">
    <w:abstractNumId w:val="17"/>
  </w:num>
  <w:num w:numId="6" w16cid:durableId="257447217">
    <w:abstractNumId w:val="7"/>
  </w:num>
  <w:num w:numId="7" w16cid:durableId="223493235">
    <w:abstractNumId w:val="15"/>
  </w:num>
  <w:num w:numId="8" w16cid:durableId="1158693801">
    <w:abstractNumId w:val="29"/>
  </w:num>
  <w:num w:numId="9" w16cid:durableId="1808207981">
    <w:abstractNumId w:val="23"/>
  </w:num>
  <w:num w:numId="10" w16cid:durableId="1314797337">
    <w:abstractNumId w:val="12"/>
  </w:num>
  <w:num w:numId="11" w16cid:durableId="93134030">
    <w:abstractNumId w:val="22"/>
  </w:num>
  <w:num w:numId="12" w16cid:durableId="926577470">
    <w:abstractNumId w:val="9"/>
  </w:num>
  <w:num w:numId="13" w16cid:durableId="1349217732">
    <w:abstractNumId w:val="14"/>
  </w:num>
  <w:num w:numId="14" w16cid:durableId="984352937">
    <w:abstractNumId w:val="10"/>
  </w:num>
  <w:num w:numId="15" w16cid:durableId="1784036142">
    <w:abstractNumId w:val="3"/>
  </w:num>
  <w:num w:numId="16" w16cid:durableId="238712806">
    <w:abstractNumId w:val="13"/>
  </w:num>
  <w:num w:numId="17" w16cid:durableId="2019966912">
    <w:abstractNumId w:val="26"/>
  </w:num>
  <w:num w:numId="18" w16cid:durableId="2048942894">
    <w:abstractNumId w:val="20"/>
  </w:num>
  <w:num w:numId="19" w16cid:durableId="349337398">
    <w:abstractNumId w:val="2"/>
  </w:num>
  <w:num w:numId="20" w16cid:durableId="751007328">
    <w:abstractNumId w:val="31"/>
  </w:num>
  <w:num w:numId="21" w16cid:durableId="266936255">
    <w:abstractNumId w:val="21"/>
  </w:num>
  <w:num w:numId="22" w16cid:durableId="719745790">
    <w:abstractNumId w:val="6"/>
  </w:num>
  <w:num w:numId="23" w16cid:durableId="1475677583">
    <w:abstractNumId w:val="36"/>
  </w:num>
  <w:num w:numId="24" w16cid:durableId="1427309775">
    <w:abstractNumId w:val="33"/>
  </w:num>
  <w:num w:numId="25" w16cid:durableId="693459336">
    <w:abstractNumId w:val="35"/>
  </w:num>
  <w:num w:numId="26" w16cid:durableId="2012903597">
    <w:abstractNumId w:val="25"/>
  </w:num>
  <w:num w:numId="27" w16cid:durableId="1324891895">
    <w:abstractNumId w:val="5"/>
  </w:num>
  <w:num w:numId="28" w16cid:durableId="1265727720">
    <w:abstractNumId w:val="0"/>
  </w:num>
  <w:num w:numId="29" w16cid:durableId="923756865">
    <w:abstractNumId w:val="30"/>
  </w:num>
  <w:num w:numId="30" w16cid:durableId="579946117">
    <w:abstractNumId w:val="24"/>
  </w:num>
  <w:num w:numId="31" w16cid:durableId="327907723">
    <w:abstractNumId w:val="4"/>
  </w:num>
  <w:num w:numId="32" w16cid:durableId="703600097">
    <w:abstractNumId w:val="19"/>
  </w:num>
  <w:num w:numId="33" w16cid:durableId="296494095">
    <w:abstractNumId w:val="32"/>
  </w:num>
  <w:num w:numId="34" w16cid:durableId="2114665951">
    <w:abstractNumId w:val="28"/>
  </w:num>
  <w:num w:numId="35" w16cid:durableId="1295258914">
    <w:abstractNumId w:val="1"/>
  </w:num>
  <w:num w:numId="36" w16cid:durableId="698580805">
    <w:abstractNumId w:val="16"/>
  </w:num>
  <w:num w:numId="37" w16cid:durableId="175153700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rsids>
    <w:rsidRoot w:val="000E0AEE"/>
    <w:rsid w:val="000A491A"/>
    <w:rsid w:val="000E0AEE"/>
    <w:rsid w:val="00176FF1"/>
    <w:rsid w:val="002550D1"/>
    <w:rsid w:val="00307B17"/>
    <w:rsid w:val="00323C2F"/>
    <w:rsid w:val="0035556D"/>
    <w:rsid w:val="00385976"/>
    <w:rsid w:val="003F4043"/>
    <w:rsid w:val="004514E8"/>
    <w:rsid w:val="00464258"/>
    <w:rsid w:val="00496D7E"/>
    <w:rsid w:val="004F4250"/>
    <w:rsid w:val="00545ED0"/>
    <w:rsid w:val="006D7339"/>
    <w:rsid w:val="007E0100"/>
    <w:rsid w:val="008B4FDF"/>
    <w:rsid w:val="00946A79"/>
    <w:rsid w:val="00AB4B1B"/>
    <w:rsid w:val="00B671BF"/>
    <w:rsid w:val="00BA57A4"/>
    <w:rsid w:val="00BA6094"/>
    <w:rsid w:val="00DD2243"/>
    <w:rsid w:val="00E518DC"/>
    <w:rsid w:val="00E82A1C"/>
    <w:rsid w:val="00E9468C"/>
    <w:rsid w:val="00EC61D9"/>
    <w:rsid w:val="00F37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37AFF3"/>
  <w15:chartTrackingRefBased/>
  <w15:docId w15:val="{6165350B-DC04-4CF8-9386-549F9CB0C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0AEE"/>
  </w:style>
  <w:style w:type="paragraph" w:styleId="Heading1">
    <w:name w:val="heading 1"/>
    <w:basedOn w:val="Normal"/>
    <w:link w:val="Heading1Char"/>
    <w:uiPriority w:val="1"/>
    <w:qFormat/>
    <w:rsid w:val="007E0100"/>
    <w:pPr>
      <w:widowControl w:val="0"/>
      <w:autoSpaceDE w:val="0"/>
      <w:autoSpaceDN w:val="0"/>
      <w:spacing w:after="0" w:line="240" w:lineRule="auto"/>
      <w:ind w:left="1015"/>
      <w:jc w:val="both"/>
      <w:outlineLvl w:val="0"/>
    </w:pPr>
    <w:rPr>
      <w:rFonts w:ascii="Times New Roman" w:eastAsia="Times New Roman" w:hAnsi="Times New Roman" w:cs="Times New Roman"/>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0AEE"/>
    <w:pPr>
      <w:ind w:left="720"/>
      <w:contextualSpacing/>
    </w:pPr>
  </w:style>
  <w:style w:type="character" w:styleId="Hyperlink">
    <w:name w:val="Hyperlink"/>
    <w:basedOn w:val="DefaultParagraphFont"/>
    <w:uiPriority w:val="99"/>
    <w:unhideWhenUsed/>
    <w:rsid w:val="000E0AEE"/>
    <w:rPr>
      <w:color w:val="0000FF" w:themeColor="hyperlink"/>
      <w:u w:val="single"/>
    </w:rPr>
  </w:style>
  <w:style w:type="character" w:styleId="UnresolvedMention">
    <w:name w:val="Unresolved Mention"/>
    <w:basedOn w:val="DefaultParagraphFont"/>
    <w:uiPriority w:val="99"/>
    <w:semiHidden/>
    <w:unhideWhenUsed/>
    <w:rsid w:val="000E0AEE"/>
    <w:rPr>
      <w:color w:val="605E5C"/>
      <w:shd w:val="clear" w:color="auto" w:fill="E1DFDD"/>
    </w:rPr>
  </w:style>
  <w:style w:type="table" w:styleId="TableGrid">
    <w:name w:val="Table Grid"/>
    <w:basedOn w:val="TableNormal"/>
    <w:uiPriority w:val="59"/>
    <w:rsid w:val="000E0A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E0AEE"/>
    <w:pPr>
      <w:spacing w:line="240" w:lineRule="auto"/>
    </w:pPr>
    <w:rPr>
      <w:i/>
      <w:iCs/>
      <w:color w:val="1F497D" w:themeColor="text2"/>
      <w:sz w:val="18"/>
      <w:szCs w:val="18"/>
    </w:rPr>
  </w:style>
  <w:style w:type="paragraph" w:styleId="Header">
    <w:name w:val="header"/>
    <w:basedOn w:val="Normal"/>
    <w:link w:val="HeaderChar"/>
    <w:uiPriority w:val="99"/>
    <w:unhideWhenUsed/>
    <w:rsid w:val="007E01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0100"/>
  </w:style>
  <w:style w:type="paragraph" w:styleId="Footer">
    <w:name w:val="footer"/>
    <w:basedOn w:val="Normal"/>
    <w:link w:val="FooterChar"/>
    <w:uiPriority w:val="99"/>
    <w:unhideWhenUsed/>
    <w:rsid w:val="007E01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0100"/>
  </w:style>
  <w:style w:type="character" w:customStyle="1" w:styleId="Heading1Char">
    <w:name w:val="Heading 1 Char"/>
    <w:basedOn w:val="DefaultParagraphFont"/>
    <w:link w:val="Heading1"/>
    <w:uiPriority w:val="1"/>
    <w:rsid w:val="007E0100"/>
    <w:rPr>
      <w:rFonts w:ascii="Times New Roman" w:eastAsia="Times New Roman" w:hAnsi="Times New Roman" w:cs="Times New Roman"/>
      <w:b/>
      <w:bCs/>
      <w:kern w:val="0"/>
      <w:sz w:val="24"/>
      <w:szCs w:val="24"/>
    </w:rPr>
  </w:style>
  <w:style w:type="paragraph" w:styleId="BodyText">
    <w:name w:val="Body Text"/>
    <w:basedOn w:val="Normal"/>
    <w:link w:val="BodyTextChar"/>
    <w:uiPriority w:val="1"/>
    <w:qFormat/>
    <w:rsid w:val="007E0100"/>
    <w:pPr>
      <w:widowControl w:val="0"/>
      <w:autoSpaceDE w:val="0"/>
      <w:autoSpaceDN w:val="0"/>
      <w:spacing w:after="0" w:line="240" w:lineRule="auto"/>
    </w:pPr>
    <w:rPr>
      <w:rFonts w:ascii="Times New Roman" w:eastAsia="Times New Roman" w:hAnsi="Times New Roman" w:cs="Times New Roman"/>
      <w:kern w:val="0"/>
      <w:sz w:val="24"/>
      <w:szCs w:val="24"/>
    </w:rPr>
  </w:style>
  <w:style w:type="character" w:customStyle="1" w:styleId="BodyTextChar">
    <w:name w:val="Body Text Char"/>
    <w:basedOn w:val="DefaultParagraphFont"/>
    <w:link w:val="BodyText"/>
    <w:uiPriority w:val="1"/>
    <w:rsid w:val="007E0100"/>
    <w:rPr>
      <w:rFonts w:ascii="Times New Roman" w:eastAsia="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spring.io/why-spri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aws.amazon.com/id/what-is/restful-api/"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91718-E508-434D-9E63-0E49D3BD6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Pages>
  <Words>21040</Words>
  <Characters>119929</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11</cp:revision>
  <dcterms:created xsi:type="dcterms:W3CDTF">2023-06-17T11:31:00Z</dcterms:created>
  <dcterms:modified xsi:type="dcterms:W3CDTF">2023-06-17T15:44:00Z</dcterms:modified>
</cp:coreProperties>
</file>